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8B1032"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403897" w:history="1">
            <w:r w:rsidR="008B1032" w:rsidRPr="0056611B">
              <w:rPr>
                <w:rStyle w:val="Hipervnculo"/>
                <w:noProof/>
              </w:rPr>
              <w:t>1</w:t>
            </w:r>
            <w:r w:rsidR="008B1032">
              <w:rPr>
                <w:rFonts w:asciiTheme="minorHAnsi" w:eastAsiaTheme="minorEastAsia" w:hAnsiTheme="minorHAnsi"/>
                <w:noProof/>
                <w:sz w:val="22"/>
                <w:lang w:eastAsia="es-CO"/>
              </w:rPr>
              <w:tab/>
            </w:r>
            <w:r w:rsidR="008B1032" w:rsidRPr="0056611B">
              <w:rPr>
                <w:rStyle w:val="Hipervnculo"/>
                <w:noProof/>
              </w:rPr>
              <w:t>Introducción</w:t>
            </w:r>
            <w:r w:rsidR="008B1032">
              <w:rPr>
                <w:noProof/>
                <w:webHidden/>
              </w:rPr>
              <w:tab/>
            </w:r>
            <w:r w:rsidR="008B1032">
              <w:rPr>
                <w:noProof/>
                <w:webHidden/>
              </w:rPr>
              <w:fldChar w:fldCharType="begin"/>
            </w:r>
            <w:r w:rsidR="008B1032">
              <w:rPr>
                <w:noProof/>
                <w:webHidden/>
              </w:rPr>
              <w:instrText xml:space="preserve"> PAGEREF _Toc514403897 \h </w:instrText>
            </w:r>
            <w:r w:rsidR="008B1032">
              <w:rPr>
                <w:noProof/>
                <w:webHidden/>
              </w:rPr>
            </w:r>
            <w:r w:rsidR="008B1032">
              <w:rPr>
                <w:noProof/>
                <w:webHidden/>
              </w:rPr>
              <w:fldChar w:fldCharType="separate"/>
            </w:r>
            <w:r w:rsidR="00143515">
              <w:rPr>
                <w:noProof/>
                <w:webHidden/>
              </w:rPr>
              <w:t>3</w:t>
            </w:r>
            <w:r w:rsidR="008B1032">
              <w:rPr>
                <w:noProof/>
                <w:webHidden/>
              </w:rPr>
              <w:fldChar w:fldCharType="end"/>
            </w:r>
          </w:hyperlink>
        </w:p>
        <w:p w:rsidR="008B1032" w:rsidRDefault="008B1032">
          <w:pPr>
            <w:pStyle w:val="TDC1"/>
            <w:tabs>
              <w:tab w:val="left" w:pos="660"/>
              <w:tab w:val="right" w:leader="dot" w:pos="8828"/>
            </w:tabs>
            <w:rPr>
              <w:rFonts w:asciiTheme="minorHAnsi" w:eastAsiaTheme="minorEastAsia" w:hAnsiTheme="minorHAnsi"/>
              <w:noProof/>
              <w:sz w:val="22"/>
              <w:lang w:eastAsia="es-CO"/>
            </w:rPr>
          </w:pPr>
          <w:hyperlink w:anchor="_Toc514403898" w:history="1">
            <w:r w:rsidRPr="0056611B">
              <w:rPr>
                <w:rStyle w:val="Hipervnculo"/>
                <w:noProof/>
              </w:rPr>
              <w:t>2</w:t>
            </w:r>
            <w:r>
              <w:rPr>
                <w:rFonts w:asciiTheme="minorHAnsi" w:eastAsiaTheme="minorEastAsia" w:hAnsiTheme="minorHAnsi"/>
                <w:noProof/>
                <w:sz w:val="22"/>
                <w:lang w:eastAsia="es-CO"/>
              </w:rPr>
              <w:tab/>
            </w:r>
            <w:r w:rsidRPr="0056611B">
              <w:rPr>
                <w:rStyle w:val="Hipervnculo"/>
                <w:noProof/>
              </w:rPr>
              <w:t>Fundamentos de la electrocirugía</w:t>
            </w:r>
            <w:r>
              <w:rPr>
                <w:noProof/>
                <w:webHidden/>
              </w:rPr>
              <w:tab/>
            </w:r>
            <w:r>
              <w:rPr>
                <w:noProof/>
                <w:webHidden/>
              </w:rPr>
              <w:fldChar w:fldCharType="begin"/>
            </w:r>
            <w:r>
              <w:rPr>
                <w:noProof/>
                <w:webHidden/>
              </w:rPr>
              <w:instrText xml:space="preserve"> PAGEREF _Toc514403898 \h </w:instrText>
            </w:r>
            <w:r>
              <w:rPr>
                <w:noProof/>
                <w:webHidden/>
              </w:rPr>
            </w:r>
            <w:r>
              <w:rPr>
                <w:noProof/>
                <w:webHidden/>
              </w:rPr>
              <w:fldChar w:fldCharType="separate"/>
            </w:r>
            <w:r w:rsidR="00143515">
              <w:rPr>
                <w:noProof/>
                <w:webHidden/>
              </w:rPr>
              <w:t>4</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899" w:history="1">
            <w:r w:rsidRPr="0056611B">
              <w:rPr>
                <w:rStyle w:val="Hipervnculo"/>
                <w:noProof/>
              </w:rPr>
              <w:t>2.1</w:t>
            </w:r>
            <w:r>
              <w:rPr>
                <w:rFonts w:asciiTheme="minorHAnsi" w:eastAsiaTheme="minorEastAsia" w:hAnsiTheme="minorHAnsi"/>
                <w:noProof/>
                <w:sz w:val="22"/>
                <w:lang w:eastAsia="es-CO"/>
              </w:rPr>
              <w:tab/>
            </w:r>
            <w:r w:rsidRPr="0056611B">
              <w:rPr>
                <w:rStyle w:val="Hipervnculo"/>
                <w:noProof/>
              </w:rPr>
              <w:t>La Electrocirugía</w:t>
            </w:r>
            <w:r>
              <w:rPr>
                <w:noProof/>
                <w:webHidden/>
              </w:rPr>
              <w:tab/>
            </w:r>
            <w:r>
              <w:rPr>
                <w:noProof/>
                <w:webHidden/>
              </w:rPr>
              <w:fldChar w:fldCharType="begin"/>
            </w:r>
            <w:r>
              <w:rPr>
                <w:noProof/>
                <w:webHidden/>
              </w:rPr>
              <w:instrText xml:space="preserve"> PAGEREF _Toc514403899 \h </w:instrText>
            </w:r>
            <w:r>
              <w:rPr>
                <w:noProof/>
                <w:webHidden/>
              </w:rPr>
            </w:r>
            <w:r>
              <w:rPr>
                <w:noProof/>
                <w:webHidden/>
              </w:rPr>
              <w:fldChar w:fldCharType="separate"/>
            </w:r>
            <w:r w:rsidR="00143515">
              <w:rPr>
                <w:noProof/>
                <w:webHidden/>
              </w:rPr>
              <w:t>4</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00" w:history="1">
            <w:r w:rsidRPr="0056611B">
              <w:rPr>
                <w:rStyle w:val="Hipervnculo"/>
                <w:noProof/>
              </w:rPr>
              <w:t>2.1.1</w:t>
            </w:r>
            <w:r>
              <w:rPr>
                <w:rFonts w:asciiTheme="minorHAnsi" w:eastAsiaTheme="minorEastAsia" w:hAnsiTheme="minorHAnsi"/>
                <w:noProof/>
                <w:sz w:val="22"/>
                <w:lang w:eastAsia="es-CO"/>
              </w:rPr>
              <w:tab/>
            </w:r>
            <w:r w:rsidRPr="0056611B">
              <w:rPr>
                <w:rStyle w:val="Hipervnculo"/>
                <w:noProof/>
              </w:rPr>
              <w:t>Efectos de la Corriente Eléctrica sobre los Tejidos</w:t>
            </w:r>
            <w:r>
              <w:rPr>
                <w:noProof/>
                <w:webHidden/>
              </w:rPr>
              <w:tab/>
            </w:r>
            <w:r>
              <w:rPr>
                <w:noProof/>
                <w:webHidden/>
              </w:rPr>
              <w:fldChar w:fldCharType="begin"/>
            </w:r>
            <w:r>
              <w:rPr>
                <w:noProof/>
                <w:webHidden/>
              </w:rPr>
              <w:instrText xml:space="preserve"> PAGEREF _Toc514403900 \h </w:instrText>
            </w:r>
            <w:r>
              <w:rPr>
                <w:noProof/>
                <w:webHidden/>
              </w:rPr>
            </w:r>
            <w:r>
              <w:rPr>
                <w:noProof/>
                <w:webHidden/>
              </w:rPr>
              <w:fldChar w:fldCharType="separate"/>
            </w:r>
            <w:r w:rsidR="00143515">
              <w:rPr>
                <w:noProof/>
                <w:webHidden/>
              </w:rPr>
              <w:t>4</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01" w:history="1">
            <w:r w:rsidRPr="0056611B">
              <w:rPr>
                <w:rStyle w:val="Hipervnculo"/>
                <w:noProof/>
              </w:rPr>
              <w:t>2.1.2</w:t>
            </w:r>
            <w:r>
              <w:rPr>
                <w:rFonts w:asciiTheme="minorHAnsi" w:eastAsiaTheme="minorEastAsia" w:hAnsiTheme="minorHAnsi"/>
                <w:noProof/>
                <w:sz w:val="22"/>
                <w:lang w:eastAsia="es-CO"/>
              </w:rPr>
              <w:tab/>
            </w:r>
            <w:r w:rsidRPr="0056611B">
              <w:rPr>
                <w:rStyle w:val="Hipervnculo"/>
                <w:noProof/>
              </w:rPr>
              <w:t>Bioimpedancia</w:t>
            </w:r>
            <w:r>
              <w:rPr>
                <w:noProof/>
                <w:webHidden/>
              </w:rPr>
              <w:tab/>
            </w:r>
            <w:r>
              <w:rPr>
                <w:noProof/>
                <w:webHidden/>
              </w:rPr>
              <w:fldChar w:fldCharType="begin"/>
            </w:r>
            <w:r>
              <w:rPr>
                <w:noProof/>
                <w:webHidden/>
              </w:rPr>
              <w:instrText xml:space="preserve"> PAGEREF _Toc514403901 \h </w:instrText>
            </w:r>
            <w:r>
              <w:rPr>
                <w:noProof/>
                <w:webHidden/>
              </w:rPr>
            </w:r>
            <w:r>
              <w:rPr>
                <w:noProof/>
                <w:webHidden/>
              </w:rPr>
              <w:fldChar w:fldCharType="separate"/>
            </w:r>
            <w:r w:rsidR="00143515">
              <w:rPr>
                <w:noProof/>
                <w:webHidden/>
              </w:rPr>
              <w:t>6</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902" w:history="1">
            <w:r w:rsidRPr="0056611B">
              <w:rPr>
                <w:rStyle w:val="Hipervnculo"/>
                <w:noProof/>
              </w:rPr>
              <w:t>2.2</w:t>
            </w:r>
            <w:r>
              <w:rPr>
                <w:rFonts w:asciiTheme="minorHAnsi" w:eastAsiaTheme="minorEastAsia" w:hAnsiTheme="minorHAnsi"/>
                <w:noProof/>
                <w:sz w:val="22"/>
                <w:lang w:eastAsia="es-CO"/>
              </w:rPr>
              <w:tab/>
            </w:r>
            <w:r w:rsidRPr="0056611B">
              <w:rPr>
                <w:rStyle w:val="Hipervnculo"/>
                <w:noProof/>
              </w:rPr>
              <w:t>El Electrobisturí</w:t>
            </w:r>
            <w:r>
              <w:rPr>
                <w:noProof/>
                <w:webHidden/>
              </w:rPr>
              <w:tab/>
            </w:r>
            <w:r>
              <w:rPr>
                <w:noProof/>
                <w:webHidden/>
              </w:rPr>
              <w:fldChar w:fldCharType="begin"/>
            </w:r>
            <w:r>
              <w:rPr>
                <w:noProof/>
                <w:webHidden/>
              </w:rPr>
              <w:instrText xml:space="preserve"> PAGEREF _Toc514403902 \h </w:instrText>
            </w:r>
            <w:r>
              <w:rPr>
                <w:noProof/>
                <w:webHidden/>
              </w:rPr>
            </w:r>
            <w:r>
              <w:rPr>
                <w:noProof/>
                <w:webHidden/>
              </w:rPr>
              <w:fldChar w:fldCharType="separate"/>
            </w:r>
            <w:r w:rsidR="00143515">
              <w:rPr>
                <w:noProof/>
                <w:webHidden/>
              </w:rPr>
              <w:t>7</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03" w:history="1">
            <w:r w:rsidRPr="0056611B">
              <w:rPr>
                <w:rStyle w:val="Hipervnculo"/>
                <w:noProof/>
              </w:rPr>
              <w:t>2.2.1</w:t>
            </w:r>
            <w:r>
              <w:rPr>
                <w:rFonts w:asciiTheme="minorHAnsi" w:eastAsiaTheme="minorEastAsia" w:hAnsiTheme="minorHAnsi"/>
                <w:noProof/>
                <w:sz w:val="22"/>
                <w:lang w:eastAsia="es-CO"/>
              </w:rPr>
              <w:tab/>
            </w:r>
            <w:r w:rsidRPr="0056611B">
              <w:rPr>
                <w:rStyle w:val="Hipervnculo"/>
                <w:noProof/>
              </w:rPr>
              <w:t>Funcionamiento Básico de un Electrobisturí</w:t>
            </w:r>
            <w:r>
              <w:rPr>
                <w:noProof/>
                <w:webHidden/>
              </w:rPr>
              <w:tab/>
            </w:r>
            <w:r>
              <w:rPr>
                <w:noProof/>
                <w:webHidden/>
              </w:rPr>
              <w:fldChar w:fldCharType="begin"/>
            </w:r>
            <w:r>
              <w:rPr>
                <w:noProof/>
                <w:webHidden/>
              </w:rPr>
              <w:instrText xml:space="preserve"> PAGEREF _Toc514403903 \h </w:instrText>
            </w:r>
            <w:r>
              <w:rPr>
                <w:noProof/>
                <w:webHidden/>
              </w:rPr>
            </w:r>
            <w:r>
              <w:rPr>
                <w:noProof/>
                <w:webHidden/>
              </w:rPr>
              <w:fldChar w:fldCharType="separate"/>
            </w:r>
            <w:r w:rsidR="00143515">
              <w:rPr>
                <w:noProof/>
                <w:webHidden/>
              </w:rPr>
              <w:t>9</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04" w:history="1">
            <w:r w:rsidRPr="0056611B">
              <w:rPr>
                <w:rStyle w:val="Hipervnculo"/>
                <w:noProof/>
              </w:rPr>
              <w:t>2.2.2</w:t>
            </w:r>
            <w:r>
              <w:rPr>
                <w:rFonts w:asciiTheme="minorHAnsi" w:eastAsiaTheme="minorEastAsia" w:hAnsiTheme="minorHAnsi"/>
                <w:noProof/>
                <w:sz w:val="22"/>
                <w:lang w:eastAsia="es-CO"/>
              </w:rPr>
              <w:tab/>
            </w:r>
            <w:r w:rsidRPr="0056611B">
              <w:rPr>
                <w:rStyle w:val="Hipervnculo"/>
                <w:noProof/>
              </w:rPr>
              <w:t>Modos de Trabajo</w:t>
            </w:r>
            <w:r>
              <w:rPr>
                <w:noProof/>
                <w:webHidden/>
              </w:rPr>
              <w:tab/>
            </w:r>
            <w:r>
              <w:rPr>
                <w:noProof/>
                <w:webHidden/>
              </w:rPr>
              <w:fldChar w:fldCharType="begin"/>
            </w:r>
            <w:r>
              <w:rPr>
                <w:noProof/>
                <w:webHidden/>
              </w:rPr>
              <w:instrText xml:space="preserve"> PAGEREF _Toc514403904 \h </w:instrText>
            </w:r>
            <w:r>
              <w:rPr>
                <w:noProof/>
                <w:webHidden/>
              </w:rPr>
            </w:r>
            <w:r>
              <w:rPr>
                <w:noProof/>
                <w:webHidden/>
              </w:rPr>
              <w:fldChar w:fldCharType="separate"/>
            </w:r>
            <w:r w:rsidR="00143515">
              <w:rPr>
                <w:noProof/>
                <w:webHidden/>
              </w:rPr>
              <w:t>9</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05" w:history="1">
            <w:r w:rsidRPr="0056611B">
              <w:rPr>
                <w:rStyle w:val="Hipervnculo"/>
                <w:noProof/>
              </w:rPr>
              <w:t>2.2.3</w:t>
            </w:r>
            <w:r>
              <w:rPr>
                <w:rFonts w:asciiTheme="minorHAnsi" w:eastAsiaTheme="minorEastAsia" w:hAnsiTheme="minorHAnsi"/>
                <w:noProof/>
                <w:sz w:val="22"/>
                <w:lang w:eastAsia="es-CO"/>
              </w:rPr>
              <w:tab/>
            </w:r>
            <w:r w:rsidRPr="0056611B">
              <w:rPr>
                <w:rStyle w:val="Hipervnculo"/>
                <w:noProof/>
              </w:rPr>
              <w:t>Aplicaciones</w:t>
            </w:r>
            <w:r>
              <w:rPr>
                <w:noProof/>
                <w:webHidden/>
              </w:rPr>
              <w:tab/>
            </w:r>
            <w:r>
              <w:rPr>
                <w:noProof/>
                <w:webHidden/>
              </w:rPr>
              <w:fldChar w:fldCharType="begin"/>
            </w:r>
            <w:r>
              <w:rPr>
                <w:noProof/>
                <w:webHidden/>
              </w:rPr>
              <w:instrText xml:space="preserve"> PAGEREF _Toc514403905 \h </w:instrText>
            </w:r>
            <w:r>
              <w:rPr>
                <w:noProof/>
                <w:webHidden/>
              </w:rPr>
            </w:r>
            <w:r>
              <w:rPr>
                <w:noProof/>
                <w:webHidden/>
              </w:rPr>
              <w:fldChar w:fldCharType="separate"/>
            </w:r>
            <w:r w:rsidR="00143515">
              <w:rPr>
                <w:noProof/>
                <w:webHidden/>
              </w:rPr>
              <w:t>12</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906" w:history="1">
            <w:r w:rsidRPr="0056611B">
              <w:rPr>
                <w:rStyle w:val="Hipervnculo"/>
                <w:noProof/>
              </w:rPr>
              <w:t>2.3</w:t>
            </w:r>
            <w:r>
              <w:rPr>
                <w:rFonts w:asciiTheme="minorHAnsi" w:eastAsiaTheme="minorEastAsia" w:hAnsiTheme="minorHAnsi"/>
                <w:noProof/>
                <w:sz w:val="22"/>
                <w:lang w:eastAsia="es-CO"/>
              </w:rPr>
              <w:tab/>
            </w:r>
            <w:r w:rsidRPr="0056611B">
              <w:rPr>
                <w:rStyle w:val="Hipervnculo"/>
                <w:noProof/>
              </w:rPr>
              <w:t>Seguridad Eléctrica de los Procedimientos Electroquirúrgicos</w:t>
            </w:r>
            <w:r>
              <w:rPr>
                <w:noProof/>
                <w:webHidden/>
              </w:rPr>
              <w:tab/>
            </w:r>
            <w:r>
              <w:rPr>
                <w:noProof/>
                <w:webHidden/>
              </w:rPr>
              <w:fldChar w:fldCharType="begin"/>
            </w:r>
            <w:r>
              <w:rPr>
                <w:noProof/>
                <w:webHidden/>
              </w:rPr>
              <w:instrText xml:space="preserve"> PAGEREF _Toc514403906 \h </w:instrText>
            </w:r>
            <w:r>
              <w:rPr>
                <w:noProof/>
                <w:webHidden/>
              </w:rPr>
            </w:r>
            <w:r>
              <w:rPr>
                <w:noProof/>
                <w:webHidden/>
              </w:rPr>
              <w:fldChar w:fldCharType="separate"/>
            </w:r>
            <w:r w:rsidR="00143515">
              <w:rPr>
                <w:noProof/>
                <w:webHidden/>
              </w:rPr>
              <w:t>13</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07" w:history="1">
            <w:r w:rsidRPr="0056611B">
              <w:rPr>
                <w:rStyle w:val="Hipervnculo"/>
                <w:noProof/>
              </w:rPr>
              <w:t>2.3.1</w:t>
            </w:r>
            <w:r>
              <w:rPr>
                <w:rFonts w:asciiTheme="minorHAnsi" w:eastAsiaTheme="minorEastAsia" w:hAnsiTheme="minorHAnsi"/>
                <w:noProof/>
                <w:sz w:val="22"/>
                <w:lang w:eastAsia="es-CO"/>
              </w:rPr>
              <w:tab/>
            </w:r>
            <w:r w:rsidRPr="0056611B">
              <w:rPr>
                <w:rStyle w:val="Hipervnculo"/>
                <w:noProof/>
              </w:rPr>
              <w:t>Clasificación de riesgo de los dispositivos médicos</w:t>
            </w:r>
            <w:r>
              <w:rPr>
                <w:noProof/>
                <w:webHidden/>
              </w:rPr>
              <w:tab/>
            </w:r>
            <w:r>
              <w:rPr>
                <w:noProof/>
                <w:webHidden/>
              </w:rPr>
              <w:fldChar w:fldCharType="begin"/>
            </w:r>
            <w:r>
              <w:rPr>
                <w:noProof/>
                <w:webHidden/>
              </w:rPr>
              <w:instrText xml:space="preserve"> PAGEREF _Toc514403907 \h </w:instrText>
            </w:r>
            <w:r>
              <w:rPr>
                <w:noProof/>
                <w:webHidden/>
              </w:rPr>
            </w:r>
            <w:r>
              <w:rPr>
                <w:noProof/>
                <w:webHidden/>
              </w:rPr>
              <w:fldChar w:fldCharType="separate"/>
            </w:r>
            <w:r w:rsidR="00143515">
              <w:rPr>
                <w:noProof/>
                <w:webHidden/>
              </w:rPr>
              <w:t>13</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08" w:history="1">
            <w:r w:rsidRPr="0056611B">
              <w:rPr>
                <w:rStyle w:val="Hipervnculo"/>
                <w:noProof/>
              </w:rPr>
              <w:t>2.3.2</w:t>
            </w:r>
            <w:r>
              <w:rPr>
                <w:rFonts w:asciiTheme="minorHAnsi" w:eastAsiaTheme="minorEastAsia" w:hAnsiTheme="minorHAnsi"/>
                <w:noProof/>
                <w:sz w:val="22"/>
                <w:lang w:eastAsia="es-CO"/>
              </w:rPr>
              <w:tab/>
            </w:r>
            <w:r w:rsidRPr="0056611B">
              <w:rPr>
                <w:rStyle w:val="Hipervnculo"/>
                <w:noProof/>
              </w:rPr>
              <w:t>Normatividad</w:t>
            </w:r>
            <w:r>
              <w:rPr>
                <w:noProof/>
                <w:webHidden/>
              </w:rPr>
              <w:tab/>
            </w:r>
            <w:r>
              <w:rPr>
                <w:noProof/>
                <w:webHidden/>
              </w:rPr>
              <w:fldChar w:fldCharType="begin"/>
            </w:r>
            <w:r>
              <w:rPr>
                <w:noProof/>
                <w:webHidden/>
              </w:rPr>
              <w:instrText xml:space="preserve"> PAGEREF _Toc514403908 \h </w:instrText>
            </w:r>
            <w:r>
              <w:rPr>
                <w:noProof/>
                <w:webHidden/>
              </w:rPr>
            </w:r>
            <w:r>
              <w:rPr>
                <w:noProof/>
                <w:webHidden/>
              </w:rPr>
              <w:fldChar w:fldCharType="separate"/>
            </w:r>
            <w:r w:rsidR="00143515">
              <w:rPr>
                <w:noProof/>
                <w:webHidden/>
              </w:rPr>
              <w:t>14</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09" w:history="1">
            <w:r w:rsidRPr="0056611B">
              <w:rPr>
                <w:rStyle w:val="Hipervnculo"/>
                <w:noProof/>
                <w:specVanish/>
              </w:rPr>
              <w:t>2.3.3</w:t>
            </w:r>
            <w:r>
              <w:rPr>
                <w:rFonts w:asciiTheme="minorHAnsi" w:eastAsiaTheme="minorEastAsia" w:hAnsiTheme="minorHAnsi"/>
                <w:noProof/>
                <w:sz w:val="22"/>
                <w:lang w:eastAsia="es-CO"/>
              </w:rPr>
              <w:tab/>
            </w:r>
            <w:r w:rsidRPr="0056611B">
              <w:rPr>
                <w:rStyle w:val="Hipervnculo"/>
                <w:noProof/>
              </w:rPr>
              <w:t>Recomendaciones de uso de equipos electroquirugicos.</w:t>
            </w:r>
            <w:r>
              <w:rPr>
                <w:noProof/>
                <w:webHidden/>
              </w:rPr>
              <w:tab/>
            </w:r>
            <w:r>
              <w:rPr>
                <w:noProof/>
                <w:webHidden/>
              </w:rPr>
              <w:fldChar w:fldCharType="begin"/>
            </w:r>
            <w:r>
              <w:rPr>
                <w:noProof/>
                <w:webHidden/>
              </w:rPr>
              <w:instrText xml:space="preserve"> PAGEREF _Toc514403909 \h </w:instrText>
            </w:r>
            <w:r>
              <w:rPr>
                <w:noProof/>
                <w:webHidden/>
              </w:rPr>
            </w:r>
            <w:r>
              <w:rPr>
                <w:noProof/>
                <w:webHidden/>
              </w:rPr>
              <w:fldChar w:fldCharType="separate"/>
            </w:r>
            <w:r w:rsidR="00143515">
              <w:rPr>
                <w:noProof/>
                <w:webHidden/>
              </w:rPr>
              <w:t>14</w:t>
            </w:r>
            <w:r>
              <w:rPr>
                <w:noProof/>
                <w:webHidden/>
              </w:rPr>
              <w:fldChar w:fldCharType="end"/>
            </w:r>
          </w:hyperlink>
        </w:p>
        <w:p w:rsidR="008B1032" w:rsidRDefault="008B1032">
          <w:pPr>
            <w:pStyle w:val="TDC1"/>
            <w:tabs>
              <w:tab w:val="left" w:pos="660"/>
              <w:tab w:val="right" w:leader="dot" w:pos="8828"/>
            </w:tabs>
            <w:rPr>
              <w:rFonts w:asciiTheme="minorHAnsi" w:eastAsiaTheme="minorEastAsia" w:hAnsiTheme="minorHAnsi"/>
              <w:noProof/>
              <w:sz w:val="22"/>
              <w:lang w:eastAsia="es-CO"/>
            </w:rPr>
          </w:pPr>
          <w:hyperlink w:anchor="_Toc514403910" w:history="1">
            <w:r w:rsidRPr="0056611B">
              <w:rPr>
                <w:rStyle w:val="Hipervnculo"/>
                <w:noProof/>
              </w:rPr>
              <w:t>3</w:t>
            </w:r>
            <w:r>
              <w:rPr>
                <w:rFonts w:asciiTheme="minorHAnsi" w:eastAsiaTheme="minorEastAsia" w:hAnsiTheme="minorHAnsi"/>
                <w:noProof/>
                <w:sz w:val="22"/>
                <w:lang w:eastAsia="es-CO"/>
              </w:rPr>
              <w:tab/>
            </w:r>
            <w:r w:rsidRPr="0056611B">
              <w:rPr>
                <w:rStyle w:val="Hipervnculo"/>
                <w:noProof/>
              </w:rPr>
              <w:t>Diseño de la unidad Electroquirúrgica</w:t>
            </w:r>
            <w:r>
              <w:rPr>
                <w:noProof/>
                <w:webHidden/>
              </w:rPr>
              <w:tab/>
            </w:r>
            <w:r>
              <w:rPr>
                <w:noProof/>
                <w:webHidden/>
              </w:rPr>
              <w:fldChar w:fldCharType="begin"/>
            </w:r>
            <w:r>
              <w:rPr>
                <w:noProof/>
                <w:webHidden/>
              </w:rPr>
              <w:instrText xml:space="preserve"> PAGEREF _Toc514403910 \h </w:instrText>
            </w:r>
            <w:r>
              <w:rPr>
                <w:noProof/>
                <w:webHidden/>
              </w:rPr>
            </w:r>
            <w:r>
              <w:rPr>
                <w:noProof/>
                <w:webHidden/>
              </w:rPr>
              <w:fldChar w:fldCharType="separate"/>
            </w:r>
            <w:r w:rsidR="00143515">
              <w:rPr>
                <w:noProof/>
                <w:webHidden/>
              </w:rPr>
              <w:t>15</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911" w:history="1">
            <w:r w:rsidRPr="0056611B">
              <w:rPr>
                <w:rStyle w:val="Hipervnculo"/>
                <w:noProof/>
              </w:rPr>
              <w:t>3.1</w:t>
            </w:r>
            <w:r>
              <w:rPr>
                <w:rFonts w:asciiTheme="minorHAnsi" w:eastAsiaTheme="minorEastAsia" w:hAnsiTheme="minorHAnsi"/>
                <w:noProof/>
                <w:sz w:val="22"/>
                <w:lang w:eastAsia="es-CO"/>
              </w:rPr>
              <w:tab/>
            </w:r>
            <w:r w:rsidRPr="0056611B">
              <w:rPr>
                <w:rStyle w:val="Hipervnculo"/>
                <w:noProof/>
              </w:rPr>
              <w:t>Criterio de Diseño</w:t>
            </w:r>
            <w:r>
              <w:rPr>
                <w:noProof/>
                <w:webHidden/>
              </w:rPr>
              <w:tab/>
            </w:r>
            <w:r>
              <w:rPr>
                <w:noProof/>
                <w:webHidden/>
              </w:rPr>
              <w:fldChar w:fldCharType="begin"/>
            </w:r>
            <w:r>
              <w:rPr>
                <w:noProof/>
                <w:webHidden/>
              </w:rPr>
              <w:instrText xml:space="preserve"> PAGEREF _Toc514403911 \h </w:instrText>
            </w:r>
            <w:r>
              <w:rPr>
                <w:noProof/>
                <w:webHidden/>
              </w:rPr>
            </w:r>
            <w:r>
              <w:rPr>
                <w:noProof/>
                <w:webHidden/>
              </w:rPr>
              <w:fldChar w:fldCharType="separate"/>
            </w:r>
            <w:r w:rsidR="00143515">
              <w:rPr>
                <w:noProof/>
                <w:webHidden/>
              </w:rPr>
              <w:t>15</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912" w:history="1">
            <w:r w:rsidRPr="0056611B">
              <w:rPr>
                <w:rStyle w:val="Hipervnculo"/>
                <w:noProof/>
              </w:rPr>
              <w:t>3.2</w:t>
            </w:r>
            <w:r>
              <w:rPr>
                <w:rFonts w:asciiTheme="minorHAnsi" w:eastAsiaTheme="minorEastAsia" w:hAnsiTheme="minorHAnsi"/>
                <w:noProof/>
                <w:sz w:val="22"/>
                <w:lang w:eastAsia="es-CO"/>
              </w:rPr>
              <w:tab/>
            </w:r>
            <w:r w:rsidRPr="0056611B">
              <w:rPr>
                <w:rStyle w:val="Hipervnculo"/>
                <w:noProof/>
              </w:rPr>
              <w:t>Diagrama de Bloques</w:t>
            </w:r>
            <w:r>
              <w:rPr>
                <w:noProof/>
                <w:webHidden/>
              </w:rPr>
              <w:tab/>
            </w:r>
            <w:r>
              <w:rPr>
                <w:noProof/>
                <w:webHidden/>
              </w:rPr>
              <w:fldChar w:fldCharType="begin"/>
            </w:r>
            <w:r>
              <w:rPr>
                <w:noProof/>
                <w:webHidden/>
              </w:rPr>
              <w:instrText xml:space="preserve"> PAGEREF _Toc514403912 \h </w:instrText>
            </w:r>
            <w:r>
              <w:rPr>
                <w:noProof/>
                <w:webHidden/>
              </w:rPr>
            </w:r>
            <w:r>
              <w:rPr>
                <w:noProof/>
                <w:webHidden/>
              </w:rPr>
              <w:fldChar w:fldCharType="separate"/>
            </w:r>
            <w:r w:rsidR="00143515">
              <w:rPr>
                <w:noProof/>
                <w:webHidden/>
              </w:rPr>
              <w:t>17</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913" w:history="1">
            <w:r w:rsidRPr="0056611B">
              <w:rPr>
                <w:rStyle w:val="Hipervnculo"/>
                <w:noProof/>
              </w:rPr>
              <w:t>3.3</w:t>
            </w:r>
            <w:r>
              <w:rPr>
                <w:rFonts w:asciiTheme="minorHAnsi" w:eastAsiaTheme="minorEastAsia" w:hAnsiTheme="minorHAnsi"/>
                <w:noProof/>
                <w:sz w:val="22"/>
                <w:lang w:eastAsia="es-CO"/>
              </w:rPr>
              <w:tab/>
            </w:r>
            <w:r w:rsidRPr="0056611B">
              <w:rPr>
                <w:rStyle w:val="Hipervnculo"/>
                <w:noProof/>
              </w:rPr>
              <w:t>Diseño de Módulos Principales</w:t>
            </w:r>
            <w:r>
              <w:rPr>
                <w:noProof/>
                <w:webHidden/>
              </w:rPr>
              <w:tab/>
            </w:r>
            <w:r>
              <w:rPr>
                <w:noProof/>
                <w:webHidden/>
              </w:rPr>
              <w:fldChar w:fldCharType="begin"/>
            </w:r>
            <w:r>
              <w:rPr>
                <w:noProof/>
                <w:webHidden/>
              </w:rPr>
              <w:instrText xml:space="preserve"> PAGEREF _Toc514403913 \h </w:instrText>
            </w:r>
            <w:r>
              <w:rPr>
                <w:noProof/>
                <w:webHidden/>
              </w:rPr>
            </w:r>
            <w:r>
              <w:rPr>
                <w:noProof/>
                <w:webHidden/>
              </w:rPr>
              <w:fldChar w:fldCharType="separate"/>
            </w:r>
            <w:r w:rsidR="00143515">
              <w:rPr>
                <w:noProof/>
                <w:webHidden/>
              </w:rPr>
              <w:t>17</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14" w:history="1">
            <w:r w:rsidRPr="0056611B">
              <w:rPr>
                <w:rStyle w:val="Hipervnculo"/>
                <w:noProof/>
                <w:lang w:eastAsia="es-CO"/>
              </w:rPr>
              <w:t>3.3.1</w:t>
            </w:r>
            <w:r>
              <w:rPr>
                <w:rFonts w:asciiTheme="minorHAnsi" w:eastAsiaTheme="minorEastAsia" w:hAnsiTheme="minorHAnsi"/>
                <w:noProof/>
                <w:sz w:val="22"/>
                <w:lang w:eastAsia="es-CO"/>
              </w:rPr>
              <w:tab/>
            </w:r>
            <w:r w:rsidRPr="0056611B">
              <w:rPr>
                <w:rStyle w:val="Hipervnculo"/>
                <w:noProof/>
              </w:rPr>
              <w:t>Control lógico principal</w:t>
            </w:r>
            <w:r>
              <w:rPr>
                <w:noProof/>
                <w:webHidden/>
              </w:rPr>
              <w:tab/>
            </w:r>
            <w:r>
              <w:rPr>
                <w:noProof/>
                <w:webHidden/>
              </w:rPr>
              <w:fldChar w:fldCharType="begin"/>
            </w:r>
            <w:r>
              <w:rPr>
                <w:noProof/>
                <w:webHidden/>
              </w:rPr>
              <w:instrText xml:space="preserve"> PAGEREF _Toc514403914 \h </w:instrText>
            </w:r>
            <w:r>
              <w:rPr>
                <w:noProof/>
                <w:webHidden/>
              </w:rPr>
            </w:r>
            <w:r>
              <w:rPr>
                <w:noProof/>
                <w:webHidden/>
              </w:rPr>
              <w:fldChar w:fldCharType="separate"/>
            </w:r>
            <w:r w:rsidR="00143515">
              <w:rPr>
                <w:noProof/>
                <w:webHidden/>
              </w:rPr>
              <w:t>22</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15" w:history="1">
            <w:r w:rsidRPr="0056611B">
              <w:rPr>
                <w:rStyle w:val="Hipervnculo"/>
                <w:noProof/>
              </w:rPr>
              <w:t>3.3.2</w:t>
            </w:r>
            <w:r>
              <w:rPr>
                <w:rFonts w:asciiTheme="minorHAnsi" w:eastAsiaTheme="minorEastAsia" w:hAnsiTheme="minorHAnsi"/>
                <w:noProof/>
                <w:sz w:val="22"/>
                <w:lang w:eastAsia="es-CO"/>
              </w:rPr>
              <w:tab/>
            </w:r>
            <w:r w:rsidRPr="0056611B">
              <w:rPr>
                <w:rStyle w:val="Hipervnculo"/>
                <w:noProof/>
              </w:rPr>
              <w:t>Bioimpedanciometro.</w:t>
            </w:r>
            <w:r>
              <w:rPr>
                <w:noProof/>
                <w:webHidden/>
              </w:rPr>
              <w:tab/>
            </w:r>
            <w:r>
              <w:rPr>
                <w:noProof/>
                <w:webHidden/>
              </w:rPr>
              <w:fldChar w:fldCharType="begin"/>
            </w:r>
            <w:r>
              <w:rPr>
                <w:noProof/>
                <w:webHidden/>
              </w:rPr>
              <w:instrText xml:space="preserve"> PAGEREF _Toc514403915 \h </w:instrText>
            </w:r>
            <w:r>
              <w:rPr>
                <w:noProof/>
                <w:webHidden/>
              </w:rPr>
            </w:r>
            <w:r>
              <w:rPr>
                <w:noProof/>
                <w:webHidden/>
              </w:rPr>
              <w:fldChar w:fldCharType="separate"/>
            </w:r>
            <w:r w:rsidR="00143515">
              <w:rPr>
                <w:noProof/>
                <w:webHidden/>
              </w:rPr>
              <w:t>23</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16" w:history="1">
            <w:r w:rsidRPr="0056611B">
              <w:rPr>
                <w:rStyle w:val="Hipervnculo"/>
                <w:noProof/>
              </w:rPr>
              <w:t>3.3.3</w:t>
            </w:r>
            <w:r>
              <w:rPr>
                <w:rFonts w:asciiTheme="minorHAnsi" w:eastAsiaTheme="minorEastAsia" w:hAnsiTheme="minorHAnsi"/>
                <w:noProof/>
                <w:sz w:val="22"/>
                <w:lang w:eastAsia="es-CO"/>
              </w:rPr>
              <w:tab/>
            </w:r>
            <w:r w:rsidRPr="0056611B">
              <w:rPr>
                <w:rStyle w:val="Hipervnculo"/>
                <w:noProof/>
              </w:rPr>
              <w:t>Gestor de Salidas (Administrador de puertos de salida)</w:t>
            </w:r>
            <w:r>
              <w:rPr>
                <w:noProof/>
                <w:webHidden/>
              </w:rPr>
              <w:tab/>
            </w:r>
            <w:r>
              <w:rPr>
                <w:noProof/>
                <w:webHidden/>
              </w:rPr>
              <w:fldChar w:fldCharType="begin"/>
            </w:r>
            <w:r>
              <w:rPr>
                <w:noProof/>
                <w:webHidden/>
              </w:rPr>
              <w:instrText xml:space="preserve"> PAGEREF _Toc514403916 \h </w:instrText>
            </w:r>
            <w:r>
              <w:rPr>
                <w:noProof/>
                <w:webHidden/>
              </w:rPr>
            </w:r>
            <w:r>
              <w:rPr>
                <w:noProof/>
                <w:webHidden/>
              </w:rPr>
              <w:fldChar w:fldCharType="separate"/>
            </w:r>
            <w:r w:rsidR="00143515">
              <w:rPr>
                <w:noProof/>
                <w:webHidden/>
              </w:rPr>
              <w:t>31</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17" w:history="1">
            <w:r w:rsidRPr="0056611B">
              <w:rPr>
                <w:rStyle w:val="Hipervnculo"/>
                <w:noProof/>
              </w:rPr>
              <w:t>3.3.4</w:t>
            </w:r>
            <w:r>
              <w:rPr>
                <w:rFonts w:asciiTheme="minorHAnsi" w:eastAsiaTheme="minorEastAsia" w:hAnsiTheme="minorHAnsi"/>
                <w:noProof/>
                <w:sz w:val="22"/>
                <w:lang w:eastAsia="es-CO"/>
              </w:rPr>
              <w:tab/>
            </w:r>
            <w:r w:rsidRPr="0056611B">
              <w:rPr>
                <w:rStyle w:val="Hipervnculo"/>
                <w:noProof/>
              </w:rPr>
              <w:t>Amplificador de Potencia</w:t>
            </w:r>
            <w:r>
              <w:rPr>
                <w:noProof/>
                <w:webHidden/>
              </w:rPr>
              <w:tab/>
            </w:r>
            <w:r>
              <w:rPr>
                <w:noProof/>
                <w:webHidden/>
              </w:rPr>
              <w:fldChar w:fldCharType="begin"/>
            </w:r>
            <w:r>
              <w:rPr>
                <w:noProof/>
                <w:webHidden/>
              </w:rPr>
              <w:instrText xml:space="preserve"> PAGEREF _Toc514403917 \h </w:instrText>
            </w:r>
            <w:r>
              <w:rPr>
                <w:noProof/>
                <w:webHidden/>
              </w:rPr>
            </w:r>
            <w:r>
              <w:rPr>
                <w:noProof/>
                <w:webHidden/>
              </w:rPr>
              <w:fldChar w:fldCharType="separate"/>
            </w:r>
            <w:r w:rsidR="00143515">
              <w:rPr>
                <w:noProof/>
                <w:webHidden/>
              </w:rPr>
              <w:t>33</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18" w:history="1">
            <w:r w:rsidRPr="0056611B">
              <w:rPr>
                <w:rStyle w:val="Hipervnculo"/>
                <w:noProof/>
              </w:rPr>
              <w:t>3.3.5</w:t>
            </w:r>
            <w:r>
              <w:rPr>
                <w:rFonts w:asciiTheme="minorHAnsi" w:eastAsiaTheme="minorEastAsia" w:hAnsiTheme="minorHAnsi"/>
                <w:noProof/>
                <w:sz w:val="22"/>
                <w:lang w:eastAsia="es-CO"/>
              </w:rPr>
              <w:tab/>
            </w:r>
            <w:r w:rsidRPr="0056611B">
              <w:rPr>
                <w:rStyle w:val="Hipervnculo"/>
                <w:noProof/>
              </w:rPr>
              <w:t>Generador de Ondas</w:t>
            </w:r>
            <w:r>
              <w:rPr>
                <w:noProof/>
                <w:webHidden/>
              </w:rPr>
              <w:tab/>
            </w:r>
            <w:r>
              <w:rPr>
                <w:noProof/>
                <w:webHidden/>
              </w:rPr>
              <w:fldChar w:fldCharType="begin"/>
            </w:r>
            <w:r>
              <w:rPr>
                <w:noProof/>
                <w:webHidden/>
              </w:rPr>
              <w:instrText xml:space="preserve"> PAGEREF _Toc514403918 \h </w:instrText>
            </w:r>
            <w:r>
              <w:rPr>
                <w:noProof/>
                <w:webHidden/>
              </w:rPr>
            </w:r>
            <w:r>
              <w:rPr>
                <w:noProof/>
                <w:webHidden/>
              </w:rPr>
              <w:fldChar w:fldCharType="separate"/>
            </w:r>
            <w:r w:rsidR="00143515">
              <w:rPr>
                <w:noProof/>
                <w:webHidden/>
              </w:rPr>
              <w:t>38</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19" w:history="1">
            <w:r w:rsidRPr="0056611B">
              <w:rPr>
                <w:rStyle w:val="Hipervnculo"/>
                <w:noProof/>
              </w:rPr>
              <w:t>3.3.6</w:t>
            </w:r>
            <w:r>
              <w:rPr>
                <w:rFonts w:asciiTheme="minorHAnsi" w:eastAsiaTheme="minorEastAsia" w:hAnsiTheme="minorHAnsi"/>
                <w:noProof/>
                <w:sz w:val="22"/>
                <w:lang w:eastAsia="es-CO"/>
              </w:rPr>
              <w:tab/>
            </w:r>
            <w:r w:rsidRPr="0056611B">
              <w:rPr>
                <w:rStyle w:val="Hipervnculo"/>
                <w:noProof/>
              </w:rPr>
              <w:t>Control de Potencia</w:t>
            </w:r>
            <w:r>
              <w:rPr>
                <w:noProof/>
                <w:webHidden/>
              </w:rPr>
              <w:tab/>
            </w:r>
            <w:r>
              <w:rPr>
                <w:noProof/>
                <w:webHidden/>
              </w:rPr>
              <w:fldChar w:fldCharType="begin"/>
            </w:r>
            <w:r>
              <w:rPr>
                <w:noProof/>
                <w:webHidden/>
              </w:rPr>
              <w:instrText xml:space="preserve"> PAGEREF _Toc514403919 \h </w:instrText>
            </w:r>
            <w:r>
              <w:rPr>
                <w:noProof/>
                <w:webHidden/>
              </w:rPr>
            </w:r>
            <w:r>
              <w:rPr>
                <w:noProof/>
                <w:webHidden/>
              </w:rPr>
              <w:fldChar w:fldCharType="separate"/>
            </w:r>
            <w:r w:rsidR="00143515">
              <w:rPr>
                <w:noProof/>
                <w:webHidden/>
              </w:rPr>
              <w:t>56</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20" w:history="1">
            <w:r w:rsidRPr="0056611B">
              <w:rPr>
                <w:rStyle w:val="Hipervnculo"/>
                <w:noProof/>
              </w:rPr>
              <w:t>3.3.7</w:t>
            </w:r>
            <w:r>
              <w:rPr>
                <w:rFonts w:asciiTheme="minorHAnsi" w:eastAsiaTheme="minorEastAsia" w:hAnsiTheme="minorHAnsi"/>
                <w:noProof/>
                <w:sz w:val="22"/>
                <w:lang w:eastAsia="es-CO"/>
              </w:rPr>
              <w:tab/>
            </w:r>
            <w:r w:rsidRPr="0056611B">
              <w:rPr>
                <w:rStyle w:val="Hipervnculo"/>
                <w:noProof/>
              </w:rPr>
              <w:t>Alimentación</w:t>
            </w:r>
            <w:r>
              <w:rPr>
                <w:noProof/>
                <w:webHidden/>
              </w:rPr>
              <w:tab/>
            </w:r>
            <w:r>
              <w:rPr>
                <w:noProof/>
                <w:webHidden/>
              </w:rPr>
              <w:fldChar w:fldCharType="begin"/>
            </w:r>
            <w:r>
              <w:rPr>
                <w:noProof/>
                <w:webHidden/>
              </w:rPr>
              <w:instrText xml:space="preserve"> PAGEREF _Toc514403920 \h </w:instrText>
            </w:r>
            <w:r>
              <w:rPr>
                <w:noProof/>
                <w:webHidden/>
              </w:rPr>
            </w:r>
            <w:r>
              <w:rPr>
                <w:noProof/>
                <w:webHidden/>
              </w:rPr>
              <w:fldChar w:fldCharType="separate"/>
            </w:r>
            <w:r w:rsidR="00143515">
              <w:rPr>
                <w:noProof/>
                <w:webHidden/>
              </w:rPr>
              <w:t>61</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921" w:history="1">
            <w:r w:rsidRPr="0056611B">
              <w:rPr>
                <w:rStyle w:val="Hipervnculo"/>
                <w:noProof/>
              </w:rPr>
              <w:t>3.4</w:t>
            </w:r>
            <w:r>
              <w:rPr>
                <w:rFonts w:asciiTheme="minorHAnsi" w:eastAsiaTheme="minorEastAsia" w:hAnsiTheme="minorHAnsi"/>
                <w:noProof/>
                <w:sz w:val="22"/>
                <w:lang w:eastAsia="es-CO"/>
              </w:rPr>
              <w:tab/>
            </w:r>
            <w:r w:rsidRPr="0056611B">
              <w:rPr>
                <w:rStyle w:val="Hipervnculo"/>
                <w:noProof/>
              </w:rPr>
              <w:t>Funcionamiento del electrobisturí</w:t>
            </w:r>
            <w:r>
              <w:rPr>
                <w:noProof/>
                <w:webHidden/>
              </w:rPr>
              <w:tab/>
            </w:r>
            <w:r>
              <w:rPr>
                <w:noProof/>
                <w:webHidden/>
              </w:rPr>
              <w:fldChar w:fldCharType="begin"/>
            </w:r>
            <w:r>
              <w:rPr>
                <w:noProof/>
                <w:webHidden/>
              </w:rPr>
              <w:instrText xml:space="preserve"> PAGEREF _Toc514403921 \h </w:instrText>
            </w:r>
            <w:r>
              <w:rPr>
                <w:noProof/>
                <w:webHidden/>
              </w:rPr>
            </w:r>
            <w:r>
              <w:rPr>
                <w:noProof/>
                <w:webHidden/>
              </w:rPr>
              <w:fldChar w:fldCharType="separate"/>
            </w:r>
            <w:r w:rsidR="00143515">
              <w:rPr>
                <w:noProof/>
                <w:webHidden/>
              </w:rPr>
              <w:t>62</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922" w:history="1">
            <w:r w:rsidRPr="0056611B">
              <w:rPr>
                <w:rStyle w:val="Hipervnculo"/>
                <w:noProof/>
              </w:rPr>
              <w:t>3.5</w:t>
            </w:r>
            <w:r>
              <w:rPr>
                <w:rFonts w:asciiTheme="minorHAnsi" w:eastAsiaTheme="minorEastAsia" w:hAnsiTheme="minorHAnsi"/>
                <w:noProof/>
                <w:sz w:val="22"/>
                <w:lang w:eastAsia="es-CO"/>
              </w:rPr>
              <w:tab/>
            </w:r>
            <w:r w:rsidRPr="0056611B">
              <w:rPr>
                <w:rStyle w:val="Hipervnculo"/>
                <w:noProof/>
              </w:rPr>
              <w:t>Diseño de Interfaz del Usuario</w:t>
            </w:r>
            <w:r>
              <w:rPr>
                <w:noProof/>
                <w:webHidden/>
              </w:rPr>
              <w:tab/>
            </w:r>
            <w:r>
              <w:rPr>
                <w:noProof/>
                <w:webHidden/>
              </w:rPr>
              <w:fldChar w:fldCharType="begin"/>
            </w:r>
            <w:r>
              <w:rPr>
                <w:noProof/>
                <w:webHidden/>
              </w:rPr>
              <w:instrText xml:space="preserve"> PAGEREF _Toc514403922 \h </w:instrText>
            </w:r>
            <w:r>
              <w:rPr>
                <w:noProof/>
                <w:webHidden/>
              </w:rPr>
            </w:r>
            <w:r>
              <w:rPr>
                <w:noProof/>
                <w:webHidden/>
              </w:rPr>
              <w:fldChar w:fldCharType="separate"/>
            </w:r>
            <w:r w:rsidR="00143515">
              <w:rPr>
                <w:noProof/>
                <w:webHidden/>
              </w:rPr>
              <w:t>64</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923" w:history="1">
            <w:r w:rsidRPr="0056611B">
              <w:rPr>
                <w:rStyle w:val="Hipervnculo"/>
                <w:noProof/>
              </w:rPr>
              <w:t>3.6</w:t>
            </w:r>
            <w:r>
              <w:rPr>
                <w:rFonts w:asciiTheme="minorHAnsi" w:eastAsiaTheme="minorEastAsia" w:hAnsiTheme="minorHAnsi"/>
                <w:noProof/>
                <w:sz w:val="22"/>
                <w:lang w:eastAsia="es-CO"/>
              </w:rPr>
              <w:tab/>
            </w:r>
            <w:r w:rsidRPr="0056611B">
              <w:rPr>
                <w:rStyle w:val="Hipervnculo"/>
                <w:noProof/>
              </w:rPr>
              <w:t>Diseño de Carcasas</w:t>
            </w:r>
            <w:r>
              <w:rPr>
                <w:noProof/>
                <w:webHidden/>
              </w:rPr>
              <w:tab/>
            </w:r>
            <w:r>
              <w:rPr>
                <w:noProof/>
                <w:webHidden/>
              </w:rPr>
              <w:fldChar w:fldCharType="begin"/>
            </w:r>
            <w:r>
              <w:rPr>
                <w:noProof/>
                <w:webHidden/>
              </w:rPr>
              <w:instrText xml:space="preserve"> PAGEREF _Toc514403923 \h </w:instrText>
            </w:r>
            <w:r>
              <w:rPr>
                <w:noProof/>
                <w:webHidden/>
              </w:rPr>
            </w:r>
            <w:r>
              <w:rPr>
                <w:noProof/>
                <w:webHidden/>
              </w:rPr>
              <w:fldChar w:fldCharType="separate"/>
            </w:r>
            <w:r w:rsidR="00143515">
              <w:rPr>
                <w:noProof/>
                <w:webHidden/>
              </w:rPr>
              <w:t>64</w:t>
            </w:r>
            <w:r>
              <w:rPr>
                <w:noProof/>
                <w:webHidden/>
              </w:rPr>
              <w:fldChar w:fldCharType="end"/>
            </w:r>
          </w:hyperlink>
        </w:p>
        <w:p w:rsidR="008B1032" w:rsidRDefault="008B1032">
          <w:pPr>
            <w:pStyle w:val="TDC1"/>
            <w:tabs>
              <w:tab w:val="left" w:pos="660"/>
              <w:tab w:val="right" w:leader="dot" w:pos="8828"/>
            </w:tabs>
            <w:rPr>
              <w:rFonts w:asciiTheme="minorHAnsi" w:eastAsiaTheme="minorEastAsia" w:hAnsiTheme="minorHAnsi"/>
              <w:noProof/>
              <w:sz w:val="22"/>
              <w:lang w:eastAsia="es-CO"/>
            </w:rPr>
          </w:pPr>
          <w:hyperlink w:anchor="_Toc514403924" w:history="1">
            <w:r w:rsidRPr="0056611B">
              <w:rPr>
                <w:rStyle w:val="Hipervnculo"/>
                <w:noProof/>
              </w:rPr>
              <w:t>4</w:t>
            </w:r>
            <w:r>
              <w:rPr>
                <w:rFonts w:asciiTheme="minorHAnsi" w:eastAsiaTheme="minorEastAsia" w:hAnsiTheme="minorHAnsi"/>
                <w:noProof/>
                <w:sz w:val="22"/>
                <w:lang w:eastAsia="es-CO"/>
              </w:rPr>
              <w:tab/>
            </w:r>
            <w:r w:rsidRPr="0056611B">
              <w:rPr>
                <w:rStyle w:val="Hipervnculo"/>
                <w:noProof/>
              </w:rPr>
              <w:t>Pruebas y Validación de la Unidad Electroquirúrgica</w:t>
            </w:r>
            <w:r>
              <w:rPr>
                <w:noProof/>
                <w:webHidden/>
              </w:rPr>
              <w:tab/>
            </w:r>
            <w:r>
              <w:rPr>
                <w:noProof/>
                <w:webHidden/>
              </w:rPr>
              <w:fldChar w:fldCharType="begin"/>
            </w:r>
            <w:r>
              <w:rPr>
                <w:noProof/>
                <w:webHidden/>
              </w:rPr>
              <w:instrText xml:space="preserve"> PAGEREF _Toc514403924 \h </w:instrText>
            </w:r>
            <w:r>
              <w:rPr>
                <w:noProof/>
                <w:webHidden/>
              </w:rPr>
            </w:r>
            <w:r>
              <w:rPr>
                <w:noProof/>
                <w:webHidden/>
              </w:rPr>
              <w:fldChar w:fldCharType="separate"/>
            </w:r>
            <w:r w:rsidR="00143515">
              <w:rPr>
                <w:noProof/>
                <w:webHidden/>
              </w:rPr>
              <w:t>65</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925" w:history="1">
            <w:r w:rsidRPr="0056611B">
              <w:rPr>
                <w:rStyle w:val="Hipervnculo"/>
                <w:noProof/>
              </w:rPr>
              <w:t>4.1</w:t>
            </w:r>
            <w:r>
              <w:rPr>
                <w:rFonts w:asciiTheme="minorHAnsi" w:eastAsiaTheme="minorEastAsia" w:hAnsiTheme="minorHAnsi"/>
                <w:noProof/>
                <w:sz w:val="22"/>
                <w:lang w:eastAsia="es-CO"/>
              </w:rPr>
              <w:tab/>
            </w:r>
            <w:r w:rsidRPr="0056611B">
              <w:rPr>
                <w:rStyle w:val="Hipervnculo"/>
                <w:noProof/>
              </w:rPr>
              <w:t>Validación Control de Potencia</w:t>
            </w:r>
            <w:r>
              <w:rPr>
                <w:noProof/>
                <w:webHidden/>
              </w:rPr>
              <w:tab/>
            </w:r>
            <w:r>
              <w:rPr>
                <w:noProof/>
                <w:webHidden/>
              </w:rPr>
              <w:fldChar w:fldCharType="begin"/>
            </w:r>
            <w:r>
              <w:rPr>
                <w:noProof/>
                <w:webHidden/>
              </w:rPr>
              <w:instrText xml:space="preserve"> PAGEREF _Toc514403925 \h </w:instrText>
            </w:r>
            <w:r>
              <w:rPr>
                <w:noProof/>
                <w:webHidden/>
              </w:rPr>
            </w:r>
            <w:r>
              <w:rPr>
                <w:noProof/>
                <w:webHidden/>
              </w:rPr>
              <w:fldChar w:fldCharType="separate"/>
            </w:r>
            <w:r w:rsidR="00143515">
              <w:rPr>
                <w:noProof/>
                <w:webHidden/>
              </w:rPr>
              <w:t>66</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926" w:history="1">
            <w:r w:rsidRPr="0056611B">
              <w:rPr>
                <w:rStyle w:val="Hipervnculo"/>
                <w:noProof/>
              </w:rPr>
              <w:t>4.2</w:t>
            </w:r>
            <w:r>
              <w:rPr>
                <w:rFonts w:asciiTheme="minorHAnsi" w:eastAsiaTheme="minorEastAsia" w:hAnsiTheme="minorHAnsi"/>
                <w:noProof/>
                <w:sz w:val="22"/>
                <w:lang w:eastAsia="es-CO"/>
              </w:rPr>
              <w:tab/>
            </w:r>
            <w:r w:rsidRPr="0056611B">
              <w:rPr>
                <w:rStyle w:val="Hipervnculo"/>
                <w:noProof/>
              </w:rPr>
              <w:t>Validación Mínimo Sangrado</w:t>
            </w:r>
            <w:r>
              <w:rPr>
                <w:noProof/>
                <w:webHidden/>
              </w:rPr>
              <w:tab/>
            </w:r>
            <w:r>
              <w:rPr>
                <w:noProof/>
                <w:webHidden/>
              </w:rPr>
              <w:fldChar w:fldCharType="begin"/>
            </w:r>
            <w:r>
              <w:rPr>
                <w:noProof/>
                <w:webHidden/>
              </w:rPr>
              <w:instrText xml:space="preserve"> PAGEREF _Toc514403926 \h </w:instrText>
            </w:r>
            <w:r>
              <w:rPr>
                <w:noProof/>
                <w:webHidden/>
              </w:rPr>
            </w:r>
            <w:r>
              <w:rPr>
                <w:noProof/>
                <w:webHidden/>
              </w:rPr>
              <w:fldChar w:fldCharType="separate"/>
            </w:r>
            <w:r w:rsidR="00143515">
              <w:rPr>
                <w:noProof/>
                <w:webHidden/>
              </w:rPr>
              <w:t>72</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927" w:history="1">
            <w:r w:rsidRPr="0056611B">
              <w:rPr>
                <w:rStyle w:val="Hipervnculo"/>
                <w:noProof/>
              </w:rPr>
              <w:t>4.3</w:t>
            </w:r>
            <w:r>
              <w:rPr>
                <w:rFonts w:asciiTheme="minorHAnsi" w:eastAsiaTheme="minorEastAsia" w:hAnsiTheme="minorHAnsi"/>
                <w:noProof/>
                <w:sz w:val="22"/>
                <w:lang w:eastAsia="es-CO"/>
              </w:rPr>
              <w:tab/>
            </w:r>
            <w:r w:rsidRPr="0056611B">
              <w:rPr>
                <w:rStyle w:val="Hipervnculo"/>
                <w:noProof/>
              </w:rPr>
              <w:t>Validación de Normas de Seguridad IEC</w:t>
            </w:r>
            <w:r>
              <w:rPr>
                <w:noProof/>
                <w:webHidden/>
              </w:rPr>
              <w:tab/>
            </w:r>
            <w:r>
              <w:rPr>
                <w:noProof/>
                <w:webHidden/>
              </w:rPr>
              <w:fldChar w:fldCharType="begin"/>
            </w:r>
            <w:r>
              <w:rPr>
                <w:noProof/>
                <w:webHidden/>
              </w:rPr>
              <w:instrText xml:space="preserve"> PAGEREF _Toc514403927 \h </w:instrText>
            </w:r>
            <w:r>
              <w:rPr>
                <w:noProof/>
                <w:webHidden/>
              </w:rPr>
            </w:r>
            <w:r>
              <w:rPr>
                <w:noProof/>
                <w:webHidden/>
              </w:rPr>
              <w:fldChar w:fldCharType="separate"/>
            </w:r>
            <w:r w:rsidR="00143515">
              <w:rPr>
                <w:noProof/>
                <w:webHidden/>
              </w:rPr>
              <w:t>72</w:t>
            </w:r>
            <w:r>
              <w:rPr>
                <w:noProof/>
                <w:webHidden/>
              </w:rPr>
              <w:fldChar w:fldCharType="end"/>
            </w:r>
          </w:hyperlink>
        </w:p>
        <w:p w:rsidR="008B1032" w:rsidRDefault="008B1032">
          <w:pPr>
            <w:pStyle w:val="TDC1"/>
            <w:tabs>
              <w:tab w:val="left" w:pos="660"/>
              <w:tab w:val="right" w:leader="dot" w:pos="8828"/>
            </w:tabs>
            <w:rPr>
              <w:rFonts w:asciiTheme="minorHAnsi" w:eastAsiaTheme="minorEastAsia" w:hAnsiTheme="minorHAnsi"/>
              <w:noProof/>
              <w:sz w:val="22"/>
              <w:lang w:eastAsia="es-CO"/>
            </w:rPr>
          </w:pPr>
          <w:hyperlink w:anchor="_Toc514403928" w:history="1">
            <w:r w:rsidRPr="0056611B">
              <w:rPr>
                <w:rStyle w:val="Hipervnculo"/>
                <w:noProof/>
              </w:rPr>
              <w:t>5</w:t>
            </w:r>
            <w:r>
              <w:rPr>
                <w:rFonts w:asciiTheme="minorHAnsi" w:eastAsiaTheme="minorEastAsia" w:hAnsiTheme="minorHAnsi"/>
                <w:noProof/>
                <w:sz w:val="22"/>
                <w:lang w:eastAsia="es-CO"/>
              </w:rPr>
              <w:tab/>
            </w:r>
            <w:r w:rsidRPr="0056611B">
              <w:rPr>
                <w:rStyle w:val="Hipervnculo"/>
                <w:noProof/>
              </w:rPr>
              <w:t>Conclusiones</w:t>
            </w:r>
            <w:r>
              <w:rPr>
                <w:noProof/>
                <w:webHidden/>
              </w:rPr>
              <w:tab/>
            </w:r>
            <w:r>
              <w:rPr>
                <w:noProof/>
                <w:webHidden/>
              </w:rPr>
              <w:fldChar w:fldCharType="begin"/>
            </w:r>
            <w:r>
              <w:rPr>
                <w:noProof/>
                <w:webHidden/>
              </w:rPr>
              <w:instrText xml:space="preserve"> PAGEREF _Toc514403928 \h </w:instrText>
            </w:r>
            <w:r>
              <w:rPr>
                <w:noProof/>
                <w:webHidden/>
              </w:rPr>
            </w:r>
            <w:r>
              <w:rPr>
                <w:noProof/>
                <w:webHidden/>
              </w:rPr>
              <w:fldChar w:fldCharType="separate"/>
            </w:r>
            <w:r w:rsidR="00143515">
              <w:rPr>
                <w:noProof/>
                <w:webHidden/>
              </w:rPr>
              <w:t>72</w:t>
            </w:r>
            <w:r>
              <w:rPr>
                <w:noProof/>
                <w:webHidden/>
              </w:rPr>
              <w:fldChar w:fldCharType="end"/>
            </w:r>
          </w:hyperlink>
        </w:p>
        <w:p w:rsidR="008B1032" w:rsidRDefault="008B1032">
          <w:pPr>
            <w:pStyle w:val="TDC1"/>
            <w:tabs>
              <w:tab w:val="left" w:pos="660"/>
              <w:tab w:val="right" w:leader="dot" w:pos="8828"/>
            </w:tabs>
            <w:rPr>
              <w:rFonts w:asciiTheme="minorHAnsi" w:eastAsiaTheme="minorEastAsia" w:hAnsiTheme="minorHAnsi"/>
              <w:noProof/>
              <w:sz w:val="22"/>
              <w:lang w:eastAsia="es-CO"/>
            </w:rPr>
          </w:pPr>
          <w:hyperlink w:anchor="_Toc514403929" w:history="1">
            <w:r w:rsidRPr="0056611B">
              <w:rPr>
                <w:rStyle w:val="Hipervnculo"/>
                <w:noProof/>
              </w:rPr>
              <w:t>6</w:t>
            </w:r>
            <w:r>
              <w:rPr>
                <w:rFonts w:asciiTheme="minorHAnsi" w:eastAsiaTheme="minorEastAsia" w:hAnsiTheme="minorHAnsi"/>
                <w:noProof/>
                <w:sz w:val="22"/>
                <w:lang w:eastAsia="es-CO"/>
              </w:rPr>
              <w:tab/>
            </w:r>
            <w:r w:rsidRPr="0056611B">
              <w:rPr>
                <w:rStyle w:val="Hipervnculo"/>
                <w:noProof/>
              </w:rPr>
              <w:t>Recomendaciones</w:t>
            </w:r>
            <w:r>
              <w:rPr>
                <w:noProof/>
                <w:webHidden/>
              </w:rPr>
              <w:tab/>
            </w:r>
            <w:r>
              <w:rPr>
                <w:noProof/>
                <w:webHidden/>
              </w:rPr>
              <w:fldChar w:fldCharType="begin"/>
            </w:r>
            <w:r>
              <w:rPr>
                <w:noProof/>
                <w:webHidden/>
              </w:rPr>
              <w:instrText xml:space="preserve"> PAGEREF _Toc514403929 \h </w:instrText>
            </w:r>
            <w:r>
              <w:rPr>
                <w:noProof/>
                <w:webHidden/>
              </w:rPr>
            </w:r>
            <w:r>
              <w:rPr>
                <w:noProof/>
                <w:webHidden/>
              </w:rPr>
              <w:fldChar w:fldCharType="separate"/>
            </w:r>
            <w:r w:rsidR="00143515">
              <w:rPr>
                <w:noProof/>
                <w:webHidden/>
              </w:rPr>
              <w:t>73</w:t>
            </w:r>
            <w:r>
              <w:rPr>
                <w:noProof/>
                <w:webHidden/>
              </w:rPr>
              <w:fldChar w:fldCharType="end"/>
            </w:r>
          </w:hyperlink>
        </w:p>
        <w:p w:rsidR="008B1032" w:rsidRDefault="008B1032">
          <w:pPr>
            <w:pStyle w:val="TDC1"/>
            <w:tabs>
              <w:tab w:val="left" w:pos="660"/>
              <w:tab w:val="right" w:leader="dot" w:pos="8828"/>
            </w:tabs>
            <w:rPr>
              <w:rFonts w:asciiTheme="minorHAnsi" w:eastAsiaTheme="minorEastAsia" w:hAnsiTheme="minorHAnsi"/>
              <w:noProof/>
              <w:sz w:val="22"/>
              <w:lang w:eastAsia="es-CO"/>
            </w:rPr>
          </w:pPr>
          <w:hyperlink w:anchor="_Toc514403930" w:history="1">
            <w:r w:rsidRPr="0056611B">
              <w:rPr>
                <w:rStyle w:val="Hipervnculo"/>
                <w:noProof/>
              </w:rPr>
              <w:t>7</w:t>
            </w:r>
            <w:r>
              <w:rPr>
                <w:rFonts w:asciiTheme="minorHAnsi" w:eastAsiaTheme="minorEastAsia" w:hAnsiTheme="minorHAnsi"/>
                <w:noProof/>
                <w:sz w:val="22"/>
                <w:lang w:eastAsia="es-CO"/>
              </w:rPr>
              <w:tab/>
            </w:r>
            <w:r w:rsidRPr="0056611B">
              <w:rPr>
                <w:rStyle w:val="Hipervnculo"/>
                <w:noProof/>
              </w:rPr>
              <w:t>Anexos</w:t>
            </w:r>
            <w:r>
              <w:rPr>
                <w:noProof/>
                <w:webHidden/>
              </w:rPr>
              <w:tab/>
            </w:r>
            <w:r>
              <w:rPr>
                <w:noProof/>
                <w:webHidden/>
              </w:rPr>
              <w:fldChar w:fldCharType="begin"/>
            </w:r>
            <w:r>
              <w:rPr>
                <w:noProof/>
                <w:webHidden/>
              </w:rPr>
              <w:instrText xml:space="preserve"> PAGEREF _Toc514403930 \h </w:instrText>
            </w:r>
            <w:r>
              <w:rPr>
                <w:noProof/>
                <w:webHidden/>
              </w:rPr>
            </w:r>
            <w:r>
              <w:rPr>
                <w:noProof/>
                <w:webHidden/>
              </w:rPr>
              <w:fldChar w:fldCharType="separate"/>
            </w:r>
            <w:r w:rsidR="00143515">
              <w:rPr>
                <w:noProof/>
                <w:webHidden/>
              </w:rPr>
              <w:t>73</w:t>
            </w:r>
            <w:r>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4403897"/>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Ref514375788"/>
      <w:bookmarkStart w:id="3" w:name="_Toc514403898"/>
      <w:r>
        <w:t>Fundamentos de la electrocirugía</w:t>
      </w:r>
      <w:bookmarkEnd w:id="2"/>
      <w:bookmarkEnd w:id="3"/>
    </w:p>
    <w:p w:rsidR="00246DB9" w:rsidRPr="00246DB9" w:rsidRDefault="007540F6" w:rsidP="00246DB9">
      <w:r>
        <w:rPr>
          <w:highlight w:val="yellow"/>
        </w:rPr>
        <w:t>Falta Contenido</w:t>
      </w:r>
    </w:p>
    <w:p w:rsidR="00246DB9" w:rsidRDefault="00246DB9" w:rsidP="0099113E">
      <w:pPr>
        <w:pStyle w:val="Ttulo2"/>
      </w:pPr>
      <w:bookmarkStart w:id="4" w:name="_Ref507573911"/>
      <w:bookmarkStart w:id="5" w:name="_Ref507573968"/>
      <w:bookmarkStart w:id="6" w:name="_Toc514403899"/>
      <w:r>
        <w:t>La E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7" w:name="_Toc514403900"/>
      <w:r>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 xml:space="preserve">La corriente eléctrica genera diversos tipos de respuesta sobre el cuerpo humano, dependiendo de las características o parámetros de la misma. Estos parámetros son </w:t>
      </w:r>
      <w:r>
        <w:lastRenderedPageBreak/>
        <w:t>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143515">
        <w:t xml:space="preserve">Tabla </w:t>
      </w:r>
      <w:r w:rsidR="00143515">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8" w:name="_Ref514348542"/>
      <w:r>
        <w:t xml:space="preserve">Tabla </w:t>
      </w:r>
      <w:r>
        <w:fldChar w:fldCharType="begin"/>
      </w:r>
      <w:r>
        <w:instrText xml:space="preserve"> SEQ Tabla \* ARABIC </w:instrText>
      </w:r>
      <w:r>
        <w:fldChar w:fldCharType="separate"/>
      </w:r>
      <w:r w:rsidR="00143515">
        <w:rPr>
          <w:noProof/>
        </w:rPr>
        <w:t>1</w:t>
      </w:r>
      <w:r>
        <w:fldChar w:fldCharType="end"/>
      </w:r>
      <w:bookmarkEnd w:id="8"/>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4858FF">
        <w:t>mente su efecto nocivo (</w:t>
      </w:r>
      <w:r w:rsidR="004858FF">
        <w:fldChar w:fldCharType="begin"/>
      </w:r>
      <w:r w:rsidR="004858FF">
        <w:instrText xml:space="preserve"> REF _Ref514403934 \h </w:instrText>
      </w:r>
      <w:r w:rsidR="004858FF">
        <w:fldChar w:fldCharType="separate"/>
      </w:r>
      <w:r w:rsidR="00143515">
        <w:t xml:space="preserve">Figura </w:t>
      </w:r>
      <w:r w:rsidR="00143515">
        <w:rPr>
          <w:noProof/>
        </w:rPr>
        <w:t>1</w:t>
      </w:r>
      <w:r w:rsidR="004858FF">
        <w:fldChar w:fldCharType="end"/>
      </w:r>
      <w:r w:rsidRPr="00E87FB1">
        <w:t>).</w:t>
      </w:r>
    </w:p>
    <w:p w:rsidR="00536EB3" w:rsidRDefault="00536EB3" w:rsidP="00536EB3">
      <w:pPr>
        <w:pStyle w:val="Descripcin"/>
        <w:keepNext/>
        <w:jc w:val="center"/>
      </w:pPr>
      <w:bookmarkStart w:id="9" w:name="_Ref514403934"/>
      <w:r>
        <w:lastRenderedPageBreak/>
        <w:t xml:space="preserve">Figura </w:t>
      </w:r>
      <w:r>
        <w:fldChar w:fldCharType="begin"/>
      </w:r>
      <w:r>
        <w:instrText xml:space="preserve"> SEQ Figura \* ARABIC </w:instrText>
      </w:r>
      <w:r>
        <w:fldChar w:fldCharType="separate"/>
      </w:r>
      <w:r w:rsidR="00D2566E">
        <w:rPr>
          <w:noProof/>
        </w:rPr>
        <w:t>1</w:t>
      </w:r>
      <w:r>
        <w:fldChar w:fldCharType="end"/>
      </w:r>
      <w:bookmarkEnd w:id="9"/>
      <w:r>
        <w:t xml:space="preserve">. </w:t>
      </w:r>
      <w:r w:rsidR="00262B93" w:rsidRPr="00536EB3">
        <w:t>Interacción</w:t>
      </w:r>
      <w:r w:rsidRPr="00536EB3">
        <w:t xml:space="preserve"> entre frecuencia de la corriente alterna y el efecto estimulante sobre las células</w:t>
      </w:r>
    </w:p>
    <w:p w:rsidR="00536EB3" w:rsidRDefault="00536EB3" w:rsidP="00536EB3">
      <w:pPr>
        <w:jc w:val="center"/>
      </w:pPr>
      <w:r>
        <w:rPr>
          <w:noProof/>
          <w:lang w:eastAsia="es-CO"/>
        </w:rPr>
        <w:drawing>
          <wp:inline distT="0" distB="0" distL="0" distR="0" wp14:anchorId="453845E6" wp14:editId="1ADE6338">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0" w:name="_Toc514403901"/>
      <w:r w:rsidRPr="00606440">
        <w:t>Bioimpedancia</w:t>
      </w:r>
      <w:bookmarkEnd w:id="10"/>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biológicos.(j. Oscar Casas Piedrafita, 1998)</w:t>
      </w:r>
    </w:p>
    <w:p w:rsidR="0026204E" w:rsidRDefault="00494CBB" w:rsidP="00494CBB">
      <w:r>
        <w:lastRenderedPageBreak/>
        <w:t>Una alternativa a la caracterización matemática de los tejidos es la utilización de modelos circuitales. La idea de su uso es obtener una representación clara de los procesos fisiológicos medidos mediante bioimpedancias, ya que estos mecanismos fisiológicos se pueden asociar, a priori, de una manera más sencilla a comportamientos de elementos resistivos o capacitivos, que a los coeficientes de l</w:t>
      </w:r>
      <w:r w:rsidR="009A1948">
        <w:t xml:space="preserve">a ecuación matemática. </w:t>
      </w:r>
      <w:r w:rsidR="009A1948">
        <w:fldChar w:fldCharType="begin"/>
      </w:r>
      <w:r w:rsidR="009A1948">
        <w:instrText xml:space="preserve"> REF _Ref514348909 \h </w:instrText>
      </w:r>
      <w:r w:rsidR="009A1948">
        <w:fldChar w:fldCharType="separate"/>
      </w:r>
      <w:r w:rsidR="00143515">
        <w:t xml:space="preserve">Figura </w:t>
      </w:r>
      <w:r w:rsidR="00143515">
        <w:rPr>
          <w:noProof/>
        </w:rPr>
        <w:t>2</w:t>
      </w:r>
      <w:r w:rsidR="009A1948">
        <w:fldChar w:fldCharType="end"/>
      </w:r>
      <w:r w:rsidR="007E1A11">
        <w:t>.</w:t>
      </w:r>
    </w:p>
    <w:p w:rsidR="00494CBB" w:rsidRDefault="00494CBB" w:rsidP="00494CBB">
      <w:pPr>
        <w:pStyle w:val="Descripcin"/>
        <w:keepNext/>
        <w:jc w:val="center"/>
      </w:pPr>
      <w:bookmarkStart w:id="11" w:name="_Ref514348909"/>
      <w:r>
        <w:t xml:space="preserve">Figura </w:t>
      </w:r>
      <w:r>
        <w:fldChar w:fldCharType="begin"/>
      </w:r>
      <w:r>
        <w:instrText xml:space="preserve"> SEQ Figura \* ARABIC </w:instrText>
      </w:r>
      <w:r>
        <w:fldChar w:fldCharType="separate"/>
      </w:r>
      <w:r w:rsidR="00D2566E">
        <w:rPr>
          <w:noProof/>
        </w:rPr>
        <w:t>2</w:t>
      </w:r>
      <w:r>
        <w:fldChar w:fldCharType="end"/>
      </w:r>
      <w:bookmarkEnd w:id="11"/>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60912CF0" wp14:editId="3C75EBF9">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2" w:name="_Toc514403902"/>
      <w:r>
        <w:t>El Electrobisturí</w:t>
      </w:r>
      <w:bookmarkEnd w:id="12"/>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143515">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143515">
        <w:t xml:space="preserve">Figura </w:t>
      </w:r>
      <w:r w:rsidR="00143515">
        <w:rPr>
          <w:noProof/>
        </w:rPr>
        <w:t>3</w:t>
      </w:r>
      <w:r w:rsidR="00F0154C">
        <w:fldChar w:fldCharType="end"/>
      </w:r>
      <w:r w:rsidR="00A3693A">
        <w:t>.a</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262B93">
      <w:pPr>
        <w:pStyle w:val="Descripcin"/>
        <w:keepNext/>
        <w:jc w:val="center"/>
      </w:pPr>
      <w:bookmarkStart w:id="13" w:name="_Ref514274515"/>
      <w:r>
        <w:t xml:space="preserve">Figura </w:t>
      </w:r>
      <w:r w:rsidR="00536EB3">
        <w:fldChar w:fldCharType="begin"/>
      </w:r>
      <w:r w:rsidR="00536EB3">
        <w:instrText xml:space="preserve"> SEQ Figura \* ARABIC </w:instrText>
      </w:r>
      <w:r w:rsidR="00536EB3">
        <w:fldChar w:fldCharType="separate"/>
      </w:r>
      <w:r w:rsidR="00D2566E">
        <w:rPr>
          <w:noProof/>
        </w:rPr>
        <w:t>3</w:t>
      </w:r>
      <w:r w:rsidR="00536EB3">
        <w:fldChar w:fldCharType="end"/>
      </w:r>
      <w:bookmarkEnd w:id="13"/>
      <w:r w:rsidR="00B55672">
        <w:t>.</w:t>
      </w:r>
      <w:r w:rsidR="008E53E8">
        <w:t xml:space="preserve"> Representación</w:t>
      </w:r>
      <w:r w:rsidR="00BD7680">
        <w:t xml:space="preserve"> de técnica a) monopolar y b) bipolar</w:t>
      </w:r>
    </w:p>
    <w:p w:rsidR="00820840" w:rsidRDefault="00480579" w:rsidP="007D7EBA">
      <w:r>
        <w:rPr>
          <w:noProof/>
          <w:lang w:eastAsia="es-CO"/>
        </w:rPr>
        <w:drawing>
          <wp:inline distT="0" distB="0" distL="0" distR="0" wp14:anchorId="12EA81CE" wp14:editId="49828737">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143515">
        <w:t xml:space="preserve">Figura </w:t>
      </w:r>
      <w:r w:rsidR="00143515">
        <w:rPr>
          <w:noProof/>
        </w:rPr>
        <w:t>3</w:t>
      </w:r>
      <w:r w:rsidR="00F0154C">
        <w:fldChar w:fldCharType="end"/>
      </w:r>
      <w:r w:rsidR="00993343">
        <w:t>.b</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w:t>
      </w:r>
      <w:r w:rsidR="00732D8F">
        <w:lastRenderedPageBreak/>
        <w:t xml:space="preserve">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4" w:name="_Toc514403903"/>
      <w:r w:rsidRPr="00A65E3B">
        <w:t>Funcionamiento Básico de un Electrobisturí</w:t>
      </w:r>
      <w:bookmarkEnd w:id="14"/>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5" w:name="_Toc514403904"/>
      <w:r>
        <w:t>Modos de Trabajo</w:t>
      </w:r>
      <w:bookmarkEnd w:id="15"/>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143515">
        <w:t xml:space="preserve">Figura </w:t>
      </w:r>
      <w:r w:rsidR="00143515">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6" w:name="_Ref514349334"/>
      <w:r>
        <w:lastRenderedPageBreak/>
        <w:t xml:space="preserve">Figura </w:t>
      </w:r>
      <w:r>
        <w:fldChar w:fldCharType="begin"/>
      </w:r>
      <w:r>
        <w:instrText xml:space="preserve"> SEQ Figura \* ARABIC </w:instrText>
      </w:r>
      <w:r>
        <w:fldChar w:fldCharType="separate"/>
      </w:r>
      <w:r w:rsidR="00D2566E">
        <w:rPr>
          <w:noProof/>
        </w:rPr>
        <w:t>4</w:t>
      </w:r>
      <w:r>
        <w:fldChar w:fldCharType="end"/>
      </w:r>
      <w:bookmarkEnd w:id="16"/>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2F8A187B" wp14:editId="5FD9F5CE">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143515">
        <w:t xml:space="preserve">Figura </w:t>
      </w:r>
      <w:r w:rsidR="00143515">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7" w:name="_Ref514275679"/>
      <w:r>
        <w:lastRenderedPageBreak/>
        <w:t xml:space="preserve">Figura </w:t>
      </w:r>
      <w:r w:rsidR="00536EB3">
        <w:fldChar w:fldCharType="begin"/>
      </w:r>
      <w:r w:rsidR="00536EB3">
        <w:instrText xml:space="preserve"> SEQ Figura \* ARABIC </w:instrText>
      </w:r>
      <w:r w:rsidR="00536EB3">
        <w:fldChar w:fldCharType="separate"/>
      </w:r>
      <w:r w:rsidR="00D2566E">
        <w:rPr>
          <w:noProof/>
        </w:rPr>
        <w:t>5</w:t>
      </w:r>
      <w:r w:rsidR="00536EB3">
        <w:fldChar w:fldCharType="end"/>
      </w:r>
      <w:bookmarkEnd w:id="17"/>
      <w:r>
        <w:t xml:space="preserve">. </w:t>
      </w:r>
      <w:r w:rsidR="00C82AF0">
        <w:t>Formas de ondas electroquirurgicas.</w:t>
      </w:r>
    </w:p>
    <w:p w:rsidR="00BD3686" w:rsidRDefault="00BD3686" w:rsidP="00BD3686">
      <w:pPr>
        <w:pStyle w:val="Textoindependiente"/>
        <w:jc w:val="center"/>
      </w:pPr>
      <w:r>
        <w:rPr>
          <w:noProof/>
          <w:lang w:eastAsia="es-CO"/>
        </w:rPr>
        <w:drawing>
          <wp:inline distT="0" distB="0" distL="0" distR="0" wp14:anchorId="47B7D8D8" wp14:editId="7306BDB8">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143515">
        <w:t xml:space="preserve">Figura </w:t>
      </w:r>
      <w:r w:rsidR="00143515">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8" w:name="_Toc514403905"/>
      <w:r>
        <w:lastRenderedPageBreak/>
        <w:t>Aplicaciones</w:t>
      </w:r>
      <w:bookmarkEnd w:id="18"/>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Un equipo de electrocirugia debe utilizarse exclusivamente en una sala quirúrgica. A continuación, se hace mención de aplicaciones específicas de las unidades de electrocirugia:</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19" w:name="_Toc514403906"/>
      <w:r>
        <w:t>Seguridad Eléctrica de los Procedimientos Electroquirúrgicos</w:t>
      </w:r>
      <w:bookmarkEnd w:id="19"/>
    </w:p>
    <w:p w:rsidR="00115AAB" w:rsidRDefault="00115AAB" w:rsidP="00115AAB">
      <w:r w:rsidRPr="00115AAB">
        <w:t xml:space="preserve">Un equipo médico es cualquier instrumento, aparato, implemento, maquina, implante, reactivo </w:t>
      </w:r>
      <w:r w:rsidR="002F4BEA">
        <w:t xml:space="preserve">in vitro o calibrador </w:t>
      </w:r>
      <w:r w:rsidRPr="00115AAB">
        <w:t>u otro artículo similar para el diagnóstico, prevención, control y tratamiento de una enfermedad.</w:t>
      </w:r>
      <w:r w:rsidR="00E808B9">
        <w:t xml:space="preserve"> </w:t>
      </w:r>
      <w:r w:rsidR="00FA7A96" w:rsidRPr="00E808B9">
        <w:rPr>
          <w:highlight w:val="yellow"/>
        </w:rPr>
        <w:t>P</w:t>
      </w:r>
      <w:r w:rsidR="00E808B9" w:rsidRPr="00E808B9">
        <w:rPr>
          <w:highlight w:val="yellow"/>
        </w:rPr>
        <w:t>arlita</w:t>
      </w:r>
    </w:p>
    <w:p w:rsidR="00FA7A96" w:rsidRDefault="00C37EC2" w:rsidP="00FA7A96">
      <w:pPr>
        <w:pStyle w:val="Ttulo3"/>
      </w:pPr>
      <w:bookmarkStart w:id="20" w:name="_Toc514403907"/>
      <w:r>
        <w:t>C</w:t>
      </w:r>
      <w:r w:rsidR="00FA7A96" w:rsidRPr="00FA7A96">
        <w:t>lasificación de riesgo de los dispositivos médicos</w:t>
      </w:r>
      <w:bookmarkEnd w:id="20"/>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lastRenderedPageBreak/>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r>
        <w:fldChar w:fldCharType="begin"/>
      </w:r>
      <w:r>
        <w:instrText xml:space="preserve"> SEQ Tabla \* ARABIC </w:instrText>
      </w:r>
      <w:r>
        <w:fldChar w:fldCharType="separate"/>
      </w:r>
      <w:r w:rsidR="00143515">
        <w:rPr>
          <w:noProof/>
        </w:rPr>
        <w:t>2</w:t>
      </w:r>
      <w:r>
        <w:fldChar w:fldCharType="end"/>
      </w:r>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1" w:name="_Toc514403908"/>
      <w:r>
        <w:t>Normatividad</w:t>
      </w:r>
      <w:bookmarkEnd w:id="21"/>
    </w:p>
    <w:p w:rsidR="00F71179" w:rsidRDefault="0026200A" w:rsidP="00F71179">
      <w:r w:rsidRPr="001251F1">
        <w:rPr>
          <w:highlight w:val="yellow"/>
        </w:rPr>
        <w:t>Falta.</w:t>
      </w:r>
      <w:r w:rsidR="00EB53F0" w:rsidRPr="001251F1">
        <w:rPr>
          <w:highlight w:val="yellow"/>
        </w:rPr>
        <w:t>Que dicta las normas básicas de seguridad, cuales debe cumplir un equipo</w:t>
      </w:r>
      <w:r w:rsidR="00FD374D" w:rsidRPr="001251F1">
        <w:rPr>
          <w:highlight w:val="yellow"/>
        </w:rPr>
        <w:t>.</w:t>
      </w:r>
      <w:r w:rsidR="00AD2BE3" w:rsidRPr="001251F1">
        <w:rPr>
          <w:highlight w:val="yellow"/>
        </w:rPr>
        <w:t xml:space="preserve"> Y todas las normas que se le pegue la gana de calidad así no las vayamos a cumplir, tratar de sacar de un documento literal. O casi literal</w:t>
      </w:r>
    </w:p>
    <w:p w:rsidR="00F71179" w:rsidRPr="003629DE" w:rsidRDefault="006F40F4" w:rsidP="006F40F4">
      <w:pPr>
        <w:pStyle w:val="Ttulo3"/>
        <w:rPr>
          <w:vanish/>
          <w:specVanish/>
        </w:rPr>
      </w:pPr>
      <w:bookmarkStart w:id="22" w:name="_Toc514403909"/>
      <w:r>
        <w:t>Recomendaciones de uso</w:t>
      </w:r>
      <w:r w:rsidR="009B1F33">
        <w:t xml:space="preserve"> de equipos electroquirugicos</w:t>
      </w:r>
      <w:r w:rsidR="003629DE">
        <w:t>.</w:t>
      </w:r>
      <w:bookmarkEnd w:id="22"/>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 xml:space="preserve">e debe tener presente que el lazo por donde circula la corriente al momento de hacer funcionar el electrobisturí, es el paciente, es decir los tejidos y órganos permiten el paso de la corriente aplicada desde el lápiz o electrodo activo hacia el retorno o electrodo pasivo, por </w:t>
      </w:r>
      <w:r w:rsidR="003B60D5">
        <w:lastRenderedPageBreak/>
        <w:t>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23" w:name="_Toc514403910"/>
      <w:r>
        <w:t>Diseño de la unidad Electroquirúrgica</w:t>
      </w:r>
      <w:bookmarkEnd w:id="23"/>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4" w:name="_Toc514403911"/>
      <w:r>
        <w:t>Criterio de Diseño</w:t>
      </w:r>
      <w:bookmarkEnd w:id="24"/>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lastRenderedPageBreak/>
        <w:t>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w:t>
      </w:r>
      <w:r w:rsidR="008A5DA3">
        <w:t xml:space="preserve"> </w:t>
      </w:r>
      <w:r w:rsidR="008A5DA3">
        <w:fldChar w:fldCharType="begin"/>
      </w:r>
      <w:r w:rsidR="008A5DA3">
        <w:instrText xml:space="preserve"> REF _Ref514404078 \h </w:instrText>
      </w:r>
      <w:r w:rsidR="008A5DA3">
        <w:fldChar w:fldCharType="separate"/>
      </w:r>
      <w:r w:rsidR="008A5DA3">
        <w:t xml:space="preserve">Tabla </w:t>
      </w:r>
      <w:r w:rsidR="008A5DA3">
        <w:rPr>
          <w:noProof/>
        </w:rPr>
        <w:t>3</w:t>
      </w:r>
      <w:r w:rsidR="008A5DA3">
        <w:fldChar w:fldCharType="end"/>
      </w:r>
      <w:r w:rsidR="00B10B3A">
        <w:t>.</w:t>
      </w:r>
    </w:p>
    <w:p w:rsidR="008B34DA" w:rsidRDefault="008B34DA" w:rsidP="008B34DA">
      <w:pPr>
        <w:pStyle w:val="Descripcin"/>
        <w:keepNext/>
        <w:jc w:val="center"/>
      </w:pPr>
      <w:bookmarkStart w:id="25" w:name="_Ref514404078"/>
      <w:r>
        <w:t xml:space="preserve">Tabla </w:t>
      </w:r>
      <w:r>
        <w:fldChar w:fldCharType="begin"/>
      </w:r>
      <w:r>
        <w:instrText xml:space="preserve"> SEQ Tabla \* ARABIC </w:instrText>
      </w:r>
      <w:r>
        <w:fldChar w:fldCharType="separate"/>
      </w:r>
      <w:r w:rsidR="00143515">
        <w:rPr>
          <w:noProof/>
        </w:rPr>
        <w:t>3</w:t>
      </w:r>
      <w:r>
        <w:fldChar w:fldCharType="end"/>
      </w:r>
      <w:bookmarkEnd w:id="25"/>
      <w:r>
        <w:t>. Especificaciones Técnicas del Equipo.</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1B7606" w:rsidP="008B34DA">
      <w:pPr>
        <w:pStyle w:val="Descripcin"/>
        <w:ind w:firstLine="0"/>
      </w:pPr>
    </w:p>
    <w:p w:rsidR="00F71179" w:rsidRDefault="00F71179" w:rsidP="00F71179">
      <w:pPr>
        <w:pStyle w:val="Ttulo2"/>
      </w:pPr>
      <w:bookmarkStart w:id="26" w:name="_Toc514403912"/>
      <w:r>
        <w:t>Diagrama de Bloques</w:t>
      </w:r>
      <w:bookmarkEnd w:id="26"/>
    </w:p>
    <w:p w:rsidR="00262B93" w:rsidRDefault="00262B93" w:rsidP="00262B93">
      <w:pPr>
        <w:pStyle w:val="Descripcin"/>
        <w:keepNext/>
        <w:jc w:val="center"/>
      </w:pPr>
      <w:bookmarkStart w:id="27" w:name="_Ref514404035"/>
      <w:r>
        <w:t xml:space="preserve">Figura </w:t>
      </w:r>
      <w:r>
        <w:fldChar w:fldCharType="begin"/>
      </w:r>
      <w:r>
        <w:instrText xml:space="preserve"> SEQ Figura \* ARABIC </w:instrText>
      </w:r>
      <w:r>
        <w:fldChar w:fldCharType="separate"/>
      </w:r>
      <w:r w:rsidR="00D2566E">
        <w:rPr>
          <w:noProof/>
        </w:rPr>
        <w:t>6</w:t>
      </w:r>
      <w:r>
        <w:fldChar w:fldCharType="end"/>
      </w:r>
      <w:bookmarkEnd w:id="27"/>
      <w:r>
        <w:t>. Diagrama de Bloques del Electrobisturi.</w:t>
      </w:r>
    </w:p>
    <w:p w:rsidR="00EA7A40" w:rsidRDefault="002D157C" w:rsidP="00EA7A40">
      <w:pPr>
        <w:keepNext/>
      </w:pPr>
      <w:r>
        <w:rPr>
          <w:noProof/>
          <w:lang w:eastAsia="es-CO"/>
        </w:rPr>
        <w:drawing>
          <wp:inline distT="0" distB="0" distL="0" distR="0" wp14:anchorId="64A92138" wp14:editId="476C5868">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B128D" w:rsidRDefault="00FB128D" w:rsidP="00F71179">
      <w:r w:rsidRPr="00FB128D">
        <w:t>El diseño de la unidad electroquirug</w:t>
      </w:r>
      <w:r w:rsidR="00095456">
        <w:t xml:space="preserve">ica se presenta en la </w:t>
      </w:r>
      <w:r w:rsidR="00143515">
        <w:fldChar w:fldCharType="begin"/>
      </w:r>
      <w:r w:rsidR="00143515">
        <w:instrText xml:space="preserve"> REF _Ref514404035 \h </w:instrText>
      </w:r>
      <w:r w:rsidR="00143515">
        <w:fldChar w:fldCharType="separate"/>
      </w:r>
      <w:r w:rsidR="00143515">
        <w:t xml:space="preserve">Figura </w:t>
      </w:r>
      <w:r w:rsidR="00143515">
        <w:rPr>
          <w:noProof/>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8" w:name="_Toc514403913"/>
      <w:r>
        <w:lastRenderedPageBreak/>
        <w:t>Diseño de Módulos Principales</w:t>
      </w:r>
      <w:bookmarkEnd w:id="28"/>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robar los circuitos del generador de frecuencia, bioimpedanciometro y módulo de mínimo sangrado basado en un electrocardiógrafo.</w:t>
      </w:r>
      <w:r w:rsidR="006272C9">
        <w:t xml:space="preserve"> Los tres</w:t>
      </w:r>
      <w:r w:rsidR="00850167">
        <w:t xml:space="preserve"> diseños se unen en una sola PCB</w:t>
      </w:r>
      <w:r w:rsidR="006272C9">
        <w:t xml:space="preserve"> de 10cmx10cm</w:t>
      </w:r>
      <w:r w:rsidR="0011229E">
        <w:t xml:space="preserve"> </w:t>
      </w:r>
      <w:r w:rsidR="00B70952">
        <w:fldChar w:fldCharType="begin"/>
      </w:r>
      <w:r w:rsidR="00B70952">
        <w:instrText xml:space="preserve"> REF _Ref514404262 \h </w:instrText>
      </w:r>
      <w:r w:rsidR="00B70952">
        <w:fldChar w:fldCharType="separate"/>
      </w:r>
      <w:r w:rsidR="00B70952">
        <w:t xml:space="preserve">Figura </w:t>
      </w:r>
      <w:r w:rsidR="00B70952">
        <w:rPr>
          <w:noProof/>
        </w:rPr>
        <w:t>7</w:t>
      </w:r>
      <w:r w:rsidR="00B70952">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262B93">
      <w:pPr>
        <w:pStyle w:val="Descripcin"/>
        <w:keepNext/>
        <w:ind w:firstLine="0"/>
      </w:pPr>
    </w:p>
    <w:p w:rsidR="00262B93" w:rsidRDefault="00262B93" w:rsidP="00262B93">
      <w:pPr>
        <w:pStyle w:val="Descripcin"/>
        <w:keepNext/>
        <w:jc w:val="center"/>
      </w:pPr>
      <w:bookmarkStart w:id="29" w:name="_Ref514404262"/>
      <w:r>
        <w:t xml:space="preserve">Figura </w:t>
      </w:r>
      <w:r>
        <w:fldChar w:fldCharType="begin"/>
      </w:r>
      <w:r>
        <w:instrText xml:space="preserve"> SEQ Figura \* ARABIC </w:instrText>
      </w:r>
      <w:r>
        <w:fldChar w:fldCharType="separate"/>
      </w:r>
      <w:r w:rsidR="00D2566E">
        <w:rPr>
          <w:noProof/>
        </w:rPr>
        <w:t>7</w:t>
      </w:r>
      <w:r>
        <w:fldChar w:fldCharType="end"/>
      </w:r>
      <w:bookmarkEnd w:id="29"/>
      <w:r>
        <w:t>. Circuito impreso primera corrida de PCB</w:t>
      </w:r>
    </w:p>
    <w:p w:rsidR="00816C8B" w:rsidRDefault="00F65EA2" w:rsidP="008B05C9">
      <w:pPr>
        <w:keepNext/>
        <w:jc w:val="center"/>
      </w:pPr>
      <w:r>
        <w:rPr>
          <w:noProof/>
          <w:lang w:eastAsia="es-CO"/>
        </w:rPr>
        <w:drawing>
          <wp:inline distT="0" distB="0" distL="0" distR="0" wp14:anchorId="22885950" wp14:editId="63D70922">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D454D4">
        <w:t xml:space="preserve">Figura </w:t>
      </w:r>
      <w:r w:rsidR="00D454D4">
        <w:rPr>
          <w:noProof/>
        </w:rPr>
        <w:t>7</w:t>
      </w:r>
      <w:r w:rsidR="00D454D4">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243742">
        <w:t xml:space="preserve">Figura </w:t>
      </w:r>
      <w:r w:rsidR="00243742">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243742">
        <w:t xml:space="preserve">Figura </w:t>
      </w:r>
      <w:r w:rsidR="00243742">
        <w:rPr>
          <w:noProof/>
        </w:rPr>
        <w:t>10</w:t>
      </w:r>
      <w:r w:rsidR="00E516C8">
        <w:fldChar w:fldCharType="end"/>
      </w:r>
      <w:r w:rsidR="00E516C8">
        <w:t>)</w:t>
      </w:r>
      <w:r w:rsidR="00B11C94">
        <w:t xml:space="preserve"> del </w:t>
      </w:r>
      <w:r w:rsidR="00B11C94">
        <w:lastRenderedPageBreak/>
        <w:t>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30" w:name="_Ref514353252"/>
      <w:r>
        <w:t xml:space="preserve">Figura </w:t>
      </w:r>
      <w:r>
        <w:fldChar w:fldCharType="begin"/>
      </w:r>
      <w:r>
        <w:instrText xml:space="preserve"> SEQ Figura \* ARABIC </w:instrText>
      </w:r>
      <w:r>
        <w:fldChar w:fldCharType="separate"/>
      </w:r>
      <w:r w:rsidR="00D2566E">
        <w:rPr>
          <w:noProof/>
        </w:rPr>
        <w:t>8</w:t>
      </w:r>
      <w:r>
        <w:fldChar w:fldCharType="end"/>
      </w:r>
      <w:bookmarkEnd w:id="30"/>
      <w:r>
        <w:t xml:space="preserve">. </w:t>
      </w:r>
      <w:r w:rsidRPr="00FA6FC0">
        <w:t>Estación de calor Marca Yihua YH-853AAA</w:t>
      </w:r>
    </w:p>
    <w:p w:rsidR="00C52AEA" w:rsidRDefault="00C52AEA" w:rsidP="00FA6FC0">
      <w:pPr>
        <w:keepNext/>
        <w:jc w:val="center"/>
      </w:pPr>
      <w:r>
        <w:rPr>
          <w:noProof/>
          <w:lang w:eastAsia="es-CO"/>
        </w:rPr>
        <w:drawing>
          <wp:inline distT="0" distB="0" distL="0" distR="0" wp14:anchorId="4B864A99" wp14:editId="79E8A2F9">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143515">
        <w:t xml:space="preserve">Figura </w:t>
      </w:r>
      <w:r w:rsidR="00143515">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31" w:name="_Ref514353390"/>
      <w:r>
        <w:t xml:space="preserve">Figura </w:t>
      </w:r>
      <w:r>
        <w:fldChar w:fldCharType="begin"/>
      </w:r>
      <w:r>
        <w:instrText xml:space="preserve"> SEQ Figura \* ARABIC </w:instrText>
      </w:r>
      <w:r>
        <w:fldChar w:fldCharType="separate"/>
      </w:r>
      <w:r w:rsidR="00D2566E">
        <w:rPr>
          <w:noProof/>
        </w:rPr>
        <w:t>9</w:t>
      </w:r>
      <w:r>
        <w:fldChar w:fldCharType="end"/>
      </w:r>
      <w:bookmarkEnd w:id="31"/>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6CC13107" wp14:editId="4A82BC13">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2" w:name="_Ref514355414"/>
      <w:r>
        <w:lastRenderedPageBreak/>
        <w:t xml:space="preserve">Figura </w:t>
      </w:r>
      <w:r>
        <w:fldChar w:fldCharType="begin"/>
      </w:r>
      <w:r>
        <w:instrText xml:space="preserve"> SEQ Figura \* ARABIC </w:instrText>
      </w:r>
      <w:r>
        <w:fldChar w:fldCharType="separate"/>
      </w:r>
      <w:r w:rsidR="00D2566E">
        <w:rPr>
          <w:noProof/>
        </w:rPr>
        <w:t>10</w:t>
      </w:r>
      <w:r>
        <w:fldChar w:fldCharType="end"/>
      </w:r>
      <w:bookmarkEnd w:id="32"/>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1475F959" wp14:editId="0CEB9A03">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a primera corrida de pcb</w:t>
      </w:r>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3" w:name="_Toc514403914"/>
      <w:r>
        <w:lastRenderedPageBreak/>
        <w:t>Control lógico principal</w:t>
      </w:r>
      <w:bookmarkEnd w:id="33"/>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124E17">
        <w:t xml:space="preserve">Figura </w:t>
      </w:r>
      <w:r w:rsidR="00124E17">
        <w:rPr>
          <w:noProof/>
        </w:rPr>
        <w:t>6</w:t>
      </w:r>
      <w:r w:rsidR="00124E17">
        <w:fldChar w:fldCharType="end"/>
      </w:r>
      <w:r w:rsidR="000025C1">
        <w:t>.</w:t>
      </w:r>
      <w:r w:rsidR="00F44655">
        <w:t xml:space="preserve"> </w:t>
      </w:r>
    </w:p>
    <w:p w:rsidR="00530EC2" w:rsidRPr="00530EC2" w:rsidRDefault="00530EC2" w:rsidP="00530EC2">
      <w:pPr>
        <w:pStyle w:val="Descripcin"/>
        <w:keepNext/>
        <w:jc w:val="center"/>
      </w:pPr>
      <w:bookmarkStart w:id="34" w:name="_Ref514355648"/>
      <w:r>
        <w:t xml:space="preserve">Figura </w:t>
      </w:r>
      <w:r>
        <w:fldChar w:fldCharType="begin"/>
      </w:r>
      <w:r>
        <w:instrText xml:space="preserve"> SEQ Figura \* ARABIC </w:instrText>
      </w:r>
      <w:r>
        <w:fldChar w:fldCharType="separate"/>
      </w:r>
      <w:r w:rsidR="00D2566E">
        <w:rPr>
          <w:noProof/>
        </w:rPr>
        <w:t>11</w:t>
      </w:r>
      <w:r>
        <w:fldChar w:fldCharType="end"/>
      </w:r>
      <w:bookmarkEnd w:id="34"/>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45800DED" wp14:editId="5CA316B6">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143515">
        <w:t xml:space="preserve">Figura </w:t>
      </w:r>
      <w:r w:rsidR="00143515">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open source</w:t>
      </w:r>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5" w:name="_Toc514403915"/>
      <w:r>
        <w:t>Bioimpedanciometro</w:t>
      </w:r>
      <w:r w:rsidR="00EA6F92">
        <w:t>.</w:t>
      </w:r>
      <w:bookmarkEnd w:id="35"/>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6" w:name="_Ref514360413"/>
      <w:r>
        <w:lastRenderedPageBreak/>
        <w:t xml:space="preserve">Figura </w:t>
      </w:r>
      <w:r>
        <w:fldChar w:fldCharType="begin"/>
      </w:r>
      <w:r>
        <w:instrText xml:space="preserve"> SEQ Figura \* ARABIC </w:instrText>
      </w:r>
      <w:r>
        <w:fldChar w:fldCharType="separate"/>
      </w:r>
      <w:r w:rsidR="00D2566E">
        <w:rPr>
          <w:noProof/>
        </w:rPr>
        <w:t>12</w:t>
      </w:r>
      <w:r>
        <w:fldChar w:fldCharType="end"/>
      </w:r>
      <w:bookmarkEnd w:id="36"/>
      <w:r>
        <w:t>.</w:t>
      </w:r>
      <w:r w:rsidRPr="003C478C">
        <w:t xml:space="preserve"> Diagrama de Bloques para el Sistema de Bioimpedanciometría</w:t>
      </w:r>
    </w:p>
    <w:p w:rsidR="00145F21" w:rsidRPr="00145F21" w:rsidRDefault="00145F21" w:rsidP="003C478C">
      <w:pPr>
        <w:keepNext/>
        <w:jc w:val="center"/>
      </w:pPr>
      <w:r>
        <w:rPr>
          <w:noProof/>
          <w:lang w:eastAsia="es-CO"/>
        </w:rPr>
        <w:drawing>
          <wp:inline distT="0" distB="0" distL="0" distR="0" wp14:anchorId="77AB273F" wp14:editId="7C0D81A3">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143515">
        <w:t xml:space="preserve">Figura </w:t>
      </w:r>
      <w:r w:rsidR="00143515">
        <w:rPr>
          <w:noProof/>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7"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143515">
              <w:rPr>
                <w:i w:val="0"/>
                <w:noProof/>
                <w:sz w:val="24"/>
                <w:szCs w:val="24"/>
              </w:rPr>
              <w:t>1</w:t>
            </w:r>
            <w:r w:rsidRPr="009A03AF">
              <w:rPr>
                <w:i w:val="0"/>
                <w:sz w:val="24"/>
                <w:szCs w:val="24"/>
              </w:rPr>
              <w:fldChar w:fldCharType="end"/>
            </w:r>
            <w:r w:rsidRPr="009A03AF">
              <w:rPr>
                <w:i w:val="0"/>
                <w:sz w:val="24"/>
                <w:szCs w:val="24"/>
              </w:rPr>
              <w:t>)</w:t>
            </w:r>
            <w:bookmarkEnd w:id="37"/>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8"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143515">
              <w:rPr>
                <w:i w:val="0"/>
                <w:noProof/>
                <w:sz w:val="24"/>
                <w:szCs w:val="24"/>
              </w:rPr>
              <w:t>2</w:t>
            </w:r>
            <w:r w:rsidRPr="009A03AF">
              <w:rPr>
                <w:i w:val="0"/>
                <w:sz w:val="24"/>
                <w:szCs w:val="24"/>
              </w:rPr>
              <w:fldChar w:fldCharType="end"/>
            </w:r>
            <w:r w:rsidRPr="009A03AF">
              <w:rPr>
                <w:i w:val="0"/>
                <w:sz w:val="24"/>
                <w:szCs w:val="24"/>
              </w:rPr>
              <w:t>)</w:t>
            </w:r>
            <w:bookmarkEnd w:id="38"/>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143515" w:rsidRPr="009A03AF">
        <w:rPr>
          <w:i/>
          <w:szCs w:val="24"/>
        </w:rPr>
        <w:t xml:space="preserve">( </w:t>
      </w:r>
      <w:r w:rsidR="00143515">
        <w:rPr>
          <w:i/>
          <w:noProof/>
          <w:szCs w:val="24"/>
        </w:rPr>
        <w:t>1</w:t>
      </w:r>
      <w:r w:rsidR="00143515" w:rsidRPr="009A03AF">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143515" w:rsidRPr="009A03AF">
        <w:rPr>
          <w:i/>
          <w:szCs w:val="24"/>
        </w:rPr>
        <w:t xml:space="preserve">( </w:t>
      </w:r>
      <w:r w:rsidR="00143515">
        <w:rPr>
          <w:i/>
          <w:noProof/>
          <w:szCs w:val="24"/>
        </w:rPr>
        <w:t>2</w:t>
      </w:r>
      <w:r w:rsidR="00143515" w:rsidRPr="009A03AF">
        <w:rPr>
          <w:i/>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143515">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39" w:name="_Ref514360603"/>
      <w:r>
        <w:lastRenderedPageBreak/>
        <w:t xml:space="preserve">Figura </w:t>
      </w:r>
      <w:r>
        <w:fldChar w:fldCharType="begin"/>
      </w:r>
      <w:r>
        <w:instrText xml:space="preserve"> SEQ Figura \* ARABIC </w:instrText>
      </w:r>
      <w:r>
        <w:fldChar w:fldCharType="separate"/>
      </w:r>
      <w:r w:rsidR="00D2566E">
        <w:rPr>
          <w:noProof/>
        </w:rPr>
        <w:t>13</w:t>
      </w:r>
      <w:r>
        <w:fldChar w:fldCharType="end"/>
      </w:r>
      <w:bookmarkEnd w:id="39"/>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2D333DD5" wp14:editId="21D7D259">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143515">
        <w:t xml:space="preserve">Figura </w:t>
      </w:r>
      <w:r w:rsidR="00143515">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separate"/>
      </w:r>
      <w:r w:rsidR="00143515">
        <w:rPr>
          <w:b/>
          <w:bCs/>
          <w:lang w:val="es-ES"/>
        </w:rPr>
        <w:t>¡Error! No se encuentra el origen de la referencia.</w:t>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143515">
        <w:t xml:space="preserve">Figura </w:t>
      </w:r>
      <w:r w:rsidR="00143515">
        <w:rPr>
          <w:noProof/>
        </w:rPr>
        <w:t>13</w:t>
      </w:r>
      <w:r w:rsidR="003835D7">
        <w:fldChar w:fldCharType="end"/>
      </w:r>
      <w:r w:rsidR="003835D7">
        <w:t>)</w:t>
      </w:r>
      <w:r w:rsidR="00BF20C4">
        <w:fldChar w:fldCharType="begin"/>
      </w:r>
      <w:r w:rsidR="00BF20C4">
        <w:instrText xml:space="preserve"> REF _Ref504948434 \h </w:instrText>
      </w:r>
      <w:r w:rsidR="00BF20C4">
        <w:fldChar w:fldCharType="separate"/>
      </w:r>
      <w:r w:rsidR="00143515">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262B93">
      <w:pPr>
        <w:keepNext/>
        <w:jc w:val="center"/>
      </w:pPr>
    </w:p>
    <w:p w:rsidR="00262B93" w:rsidRDefault="00262B93" w:rsidP="00262B93">
      <w:pPr>
        <w:pStyle w:val="Descripcin"/>
        <w:keepNext/>
        <w:jc w:val="center"/>
      </w:pPr>
      <w:r>
        <w:t xml:space="preserve">Figura </w:t>
      </w:r>
      <w:r>
        <w:fldChar w:fldCharType="begin"/>
      </w:r>
      <w:r>
        <w:instrText xml:space="preserve"> SEQ Figura \* ARABIC </w:instrText>
      </w:r>
      <w:r>
        <w:fldChar w:fldCharType="separate"/>
      </w:r>
      <w:r w:rsidR="00D2566E">
        <w:rPr>
          <w:noProof/>
        </w:rPr>
        <w:t>14</w:t>
      </w:r>
      <w:r>
        <w:fldChar w:fldCharType="end"/>
      </w:r>
      <w:r>
        <w:t>. Sistemas de Acoplamiento y Sensado de Bioimpedancia.</w:t>
      </w:r>
    </w:p>
    <w:p w:rsidR="00531EC9" w:rsidRDefault="00531EC9" w:rsidP="00531EC9">
      <w:pPr>
        <w:keepNext/>
      </w:pPr>
      <w:r>
        <w:rPr>
          <w:noProof/>
          <w:lang w:eastAsia="es-CO"/>
        </w:rPr>
        <w:drawing>
          <wp:inline distT="0" distB="0" distL="0" distR="0" wp14:anchorId="6FAD5C1F" wp14:editId="68B40F84">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0257AB" w:rsidRPr="00C87D30" w:rsidRDefault="000257AB" w:rsidP="000257AB">
      <w:pPr>
        <w:pStyle w:val="Ttulo4"/>
        <w:rPr>
          <w:vanish/>
          <w:specVanish/>
        </w:rPr>
      </w:pPr>
      <w:r>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143515">
        <w:rPr>
          <w:b/>
          <w:bCs/>
          <w:lang w:val="es-ES"/>
        </w:rPr>
        <w:t>¡Error! No se encuentra el origen de la referencia.</w:t>
      </w:r>
      <w:r w:rsidR="005A6CC1">
        <w:fldChar w:fldCharType="end"/>
      </w:r>
      <w:r w:rsidR="002E0FFD">
        <w:t xml:space="preserve"> </w:t>
      </w:r>
      <w:r w:rsidR="00903406">
        <w:t xml:space="preserve">y </w:t>
      </w:r>
      <w:r w:rsidR="0061799C">
        <w:t>se entiende que</w:t>
      </w:r>
      <w:r w:rsidR="00307A65">
        <w:t xml:space="preserve"> cualquier </w:t>
      </w:r>
      <w:r w:rsidR="00307A65">
        <w:lastRenderedPageBreak/>
        <w:t>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262B93" w:rsidRDefault="00262B93" w:rsidP="00262B93">
      <w:pPr>
        <w:pStyle w:val="Descripcin"/>
        <w:keepNext/>
        <w:jc w:val="center"/>
      </w:pPr>
      <w:r>
        <w:t xml:space="preserve">Figura </w:t>
      </w:r>
      <w:r>
        <w:fldChar w:fldCharType="begin"/>
      </w:r>
      <w:r>
        <w:instrText xml:space="preserve"> SEQ Figura \* ARABIC </w:instrText>
      </w:r>
      <w:r>
        <w:fldChar w:fldCharType="separate"/>
      </w:r>
      <w:r w:rsidR="00D2566E">
        <w:rPr>
          <w:noProof/>
        </w:rPr>
        <w:t>15</w:t>
      </w:r>
      <w:r>
        <w:fldChar w:fldCharType="end"/>
      </w:r>
      <w:r>
        <w:t>. R</w:t>
      </w:r>
      <w:r w:rsidRPr="00262B93">
        <w:t xml:space="preserve"> </w:t>
      </w:r>
      <w:r>
        <w:t>Representación de un Tejido mediante un Circuito Eléctrico</w:t>
      </w:r>
    </w:p>
    <w:p w:rsidR="002B0868" w:rsidRDefault="00A121DC" w:rsidP="00262B93">
      <w:pPr>
        <w:keepNext/>
        <w:jc w:val="center"/>
      </w:pPr>
      <w:r>
        <w:rPr>
          <w:noProof/>
          <w:lang w:eastAsia="es-CO"/>
        </w:rPr>
        <w:drawing>
          <wp:inline distT="0" distB="0" distL="0" distR="0" wp14:anchorId="5EC41757" wp14:editId="23C03D06">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143515">
        <w:t xml:space="preserve">Figura </w:t>
      </w:r>
      <w:r w:rsidR="00143515">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Default="005E1180" w:rsidP="005E1180">
      <w:pPr>
        <w:pStyle w:val="Descripcin"/>
        <w:keepNext/>
        <w:jc w:val="center"/>
      </w:pPr>
      <w:bookmarkStart w:id="40" w:name="_Ref514362462"/>
      <w:r>
        <w:t xml:space="preserve">Figura </w:t>
      </w:r>
      <w:r>
        <w:fldChar w:fldCharType="begin"/>
      </w:r>
      <w:r>
        <w:instrText xml:space="preserve"> SEQ Figura \* ARABIC </w:instrText>
      </w:r>
      <w:r>
        <w:fldChar w:fldCharType="separate"/>
      </w:r>
      <w:r w:rsidR="00D2566E">
        <w:rPr>
          <w:noProof/>
        </w:rPr>
        <w:t>16</w:t>
      </w:r>
      <w:r>
        <w:fldChar w:fldCharType="end"/>
      </w:r>
      <w:bookmarkEnd w:id="40"/>
      <w:r>
        <w:t>.</w:t>
      </w:r>
      <w:r w:rsidR="008613BC">
        <w:t>Pruebas de impedancia entre secciones de placa de retorno.</w:t>
      </w:r>
    </w:p>
    <w:p w:rsidR="003F4957" w:rsidRDefault="00920D89" w:rsidP="00920D89">
      <w:r>
        <w:rPr>
          <w:noProof/>
          <w:lang w:eastAsia="es-CO"/>
        </w:rPr>
        <w:drawing>
          <wp:inline distT="0" distB="0" distL="0" distR="0" wp14:anchorId="20F1CF8C" wp14:editId="77B3E275">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DE6DF7">
        <w:t xml:space="preserve">Figura </w:t>
      </w:r>
      <w:r w:rsidR="00DE6DF7">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w:t>
      </w:r>
      <w:r w:rsidR="00DE1771">
        <w:lastRenderedPageBreak/>
        <w:t xml:space="preserve">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143515">
        <w:t xml:space="preserve">Figura </w:t>
      </w:r>
      <w:r w:rsidR="00143515">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41" w:name="_Ref514363666"/>
      <w:r>
        <w:t xml:space="preserve">Tabla </w:t>
      </w:r>
      <w:r>
        <w:fldChar w:fldCharType="begin"/>
      </w:r>
      <w:r>
        <w:instrText xml:space="preserve"> SEQ Tabla \* ARABIC </w:instrText>
      </w:r>
      <w:r>
        <w:fldChar w:fldCharType="separate"/>
      </w:r>
      <w:r w:rsidR="00143515">
        <w:rPr>
          <w:noProof/>
        </w:rPr>
        <w:t>4</w:t>
      </w:r>
      <w:r>
        <w:fldChar w:fldCharType="end"/>
      </w:r>
      <w:bookmarkEnd w:id="41"/>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143515">
        <w:t xml:space="preserve">Tabla </w:t>
      </w:r>
      <w:r w:rsidR="00143515">
        <w:rPr>
          <w:noProof/>
        </w:rPr>
        <w:t>4</w:t>
      </w:r>
      <w:r w:rsidR="006C773D">
        <w:fldChar w:fldCharType="end"/>
      </w:r>
      <w:r w:rsidR="006C773D">
        <w:t xml:space="preserve"> </w:t>
      </w:r>
      <w:r w:rsidR="007C3C90">
        <w:t xml:space="preserve">se muestra el resultado </w:t>
      </w:r>
      <w:r w:rsidR="002B753B">
        <w:t xml:space="preserve">de los </w:t>
      </w:r>
      <w:r w:rsidR="00F47084">
        <w:t xml:space="preserve">los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143515">
        <w:t xml:space="preserve">Figura </w:t>
      </w:r>
      <w:r w:rsidR="00143515">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w:t>
      </w:r>
      <w:r>
        <w:lastRenderedPageBreak/>
        <w:t>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2" w:name="_Toc514403916"/>
      <w:r>
        <w:t xml:space="preserve">Gestor de Salidas </w:t>
      </w:r>
      <w:r w:rsidR="00506355">
        <w:t>(Administrador de puertos de salida)</w:t>
      </w:r>
      <w:bookmarkEnd w:id="42"/>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B72F6C">
        <w:t xml:space="preserve"> (ver </w:t>
      </w:r>
      <w:r w:rsidR="00B72F6C">
        <w:fldChar w:fldCharType="begin"/>
      </w:r>
      <w:r w:rsidR="00B72F6C">
        <w:instrText xml:space="preserve"> REF _Ref514404505 \h </w:instrText>
      </w:r>
      <w:r w:rsidR="00B72F6C">
        <w:fldChar w:fldCharType="separate"/>
      </w:r>
      <w:r w:rsidR="00B72F6C">
        <w:t xml:space="preserve">Figura </w:t>
      </w:r>
      <w:r w:rsidR="00B72F6C">
        <w:rPr>
          <w:noProof/>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bookmarkStart w:id="43" w:name="_Ref514404505"/>
      <w:r>
        <w:lastRenderedPageBreak/>
        <w:t xml:space="preserve">Figura </w:t>
      </w:r>
      <w:r>
        <w:fldChar w:fldCharType="begin"/>
      </w:r>
      <w:r>
        <w:instrText xml:space="preserve"> SEQ Figura \* ARABIC </w:instrText>
      </w:r>
      <w:r>
        <w:fldChar w:fldCharType="separate"/>
      </w:r>
      <w:r w:rsidR="00D2566E">
        <w:rPr>
          <w:noProof/>
        </w:rPr>
        <w:t>17</w:t>
      </w:r>
      <w:r>
        <w:fldChar w:fldCharType="end"/>
      </w:r>
      <w:bookmarkEnd w:id="43"/>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4B038FF9" wp14:editId="62B72BD5">
            <wp:extent cx="5443855" cy="2604977"/>
            <wp:effectExtent l="0" t="0" r="4445" b="508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5474960" cy="2619861"/>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143515">
        <w:t xml:space="preserve">Figura </w:t>
      </w:r>
      <w:r w:rsidR="00143515">
        <w:rPr>
          <w:noProof/>
        </w:rPr>
        <w:t>18</w:t>
      </w:r>
      <w:r w:rsidR="006E332C">
        <w:fldChar w:fldCharType="end"/>
      </w:r>
      <w:r w:rsidR="006E332C">
        <w:t xml:space="preserve"> </w:t>
      </w:r>
      <w:r>
        <w:t>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44" w:name="_Ref514365733"/>
      <w:r>
        <w:t xml:space="preserve">Figura </w:t>
      </w:r>
      <w:r>
        <w:fldChar w:fldCharType="begin"/>
      </w:r>
      <w:r>
        <w:instrText xml:space="preserve"> SEQ Figura \* ARABIC </w:instrText>
      </w:r>
      <w:r>
        <w:fldChar w:fldCharType="separate"/>
      </w:r>
      <w:r w:rsidR="00D2566E">
        <w:rPr>
          <w:noProof/>
        </w:rPr>
        <w:t>18</w:t>
      </w:r>
      <w:r>
        <w:fldChar w:fldCharType="end"/>
      </w:r>
      <w:bookmarkEnd w:id="44"/>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14:anchorId="28196532" wp14:editId="714BE855">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5" w:name="_Ref514244152"/>
      <w:bookmarkStart w:id="46" w:name="_Toc514403917"/>
      <w:r>
        <w:lastRenderedPageBreak/>
        <w:t>Amplificador de Potencia</w:t>
      </w:r>
      <w:bookmarkEnd w:id="45"/>
      <w:bookmarkEnd w:id="46"/>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Pr="00AA7CAF" w:rsidRDefault="0059722C" w:rsidP="00AA7CAF">
      <w:pPr>
        <w:pStyle w:val="Ttulo4"/>
      </w:pPr>
      <w:r>
        <w:t>Diagrama de Bloques</w:t>
      </w:r>
    </w:p>
    <w:p w:rsidR="003C6805" w:rsidRDefault="003C6805" w:rsidP="003C6805">
      <w:pPr>
        <w:pStyle w:val="Descripcin"/>
        <w:keepNext/>
        <w:jc w:val="center"/>
      </w:pPr>
      <w:r>
        <w:t xml:space="preserve">Figura </w:t>
      </w:r>
      <w:r>
        <w:fldChar w:fldCharType="begin"/>
      </w:r>
      <w:r>
        <w:instrText xml:space="preserve"> SEQ Figura \* ARABIC </w:instrText>
      </w:r>
      <w:r>
        <w:fldChar w:fldCharType="separate"/>
      </w:r>
      <w:r w:rsidR="00D2566E">
        <w:rPr>
          <w:noProof/>
        </w:rPr>
        <w:t>19</w:t>
      </w:r>
      <w:r>
        <w:fldChar w:fldCharType="end"/>
      </w:r>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081CF56D" wp14:editId="5A00037A">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2E4D62">
        <w:t xml:space="preserve">Figura </w:t>
      </w:r>
      <w:r w:rsidR="002E4D62">
        <w:rPr>
          <w:noProof/>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955D81" w:rsidRDefault="00955D81" w:rsidP="002D24F2">
      <w:pPr>
        <w:pStyle w:val="Textoindependiente"/>
        <w:rPr>
          <w:noProof/>
          <w:lang w:eastAsia="es-CO"/>
        </w:rPr>
      </w:pPr>
    </w:p>
    <w:p w:rsidR="00955D81" w:rsidRDefault="00955D81" w:rsidP="002D24F2">
      <w:pPr>
        <w:pStyle w:val="Textoindependiente"/>
        <w:rPr>
          <w:noProof/>
          <w:lang w:eastAsia="es-CO"/>
        </w:rPr>
      </w:pPr>
    </w:p>
    <w:p w:rsidR="002F0624" w:rsidRDefault="00622659" w:rsidP="00C1033F">
      <w:pPr>
        <w:pStyle w:val="Descripcin"/>
        <w:keepNext/>
        <w:jc w:val="center"/>
      </w:pPr>
      <w:bookmarkStart w:id="47" w:name="_Ref514405364"/>
      <w:r>
        <w:lastRenderedPageBreak/>
        <w:t xml:space="preserve">Figura </w:t>
      </w:r>
      <w:r>
        <w:fldChar w:fldCharType="begin"/>
      </w:r>
      <w:r>
        <w:instrText xml:space="preserve"> SEQ Figura \* ARABIC </w:instrText>
      </w:r>
      <w:r>
        <w:fldChar w:fldCharType="separate"/>
      </w:r>
      <w:r w:rsidR="00D2566E">
        <w:rPr>
          <w:noProof/>
        </w:rPr>
        <w:t>20</w:t>
      </w:r>
      <w:r>
        <w:fldChar w:fldCharType="end"/>
      </w:r>
      <w:bookmarkEnd w:id="47"/>
      <w:r>
        <w:t xml:space="preserve">. Fuente conmutada </w:t>
      </w:r>
      <w:r w:rsidR="002E4D62">
        <w:t>1200 Watts</w:t>
      </w:r>
      <w:r w:rsidR="00016B4E">
        <w:t xml:space="preserve"> tipo</w:t>
      </w:r>
      <w:r w:rsidR="00D8465D" w:rsidRPr="00D8465D">
        <w:t xml:space="preserve"> boost</w:t>
      </w:r>
      <w:r w:rsidR="00D8465D">
        <w:t xml:space="preserve"> </w:t>
      </w:r>
      <w:r w:rsidR="002E4D62">
        <w:t>.</w:t>
      </w:r>
    </w:p>
    <w:p w:rsidR="00CC2D36" w:rsidRDefault="00622659" w:rsidP="002400A7">
      <w:pPr>
        <w:pStyle w:val="Textoindependiente"/>
        <w:jc w:val="center"/>
      </w:pPr>
      <w:r>
        <w:rPr>
          <w:noProof/>
          <w:lang w:eastAsia="es-CO"/>
        </w:rPr>
        <w:drawing>
          <wp:inline distT="0" distB="0" distL="0" distR="0">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MosFet)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143515">
        <w:t xml:space="preserve">Figura </w:t>
      </w:r>
      <w:r w:rsidR="00143515">
        <w:rPr>
          <w:noProof/>
        </w:rPr>
        <w:t>20</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48" w:name="_Ref514370708"/>
      <w:r>
        <w:t xml:space="preserve">Figura </w:t>
      </w:r>
      <w:r>
        <w:fldChar w:fldCharType="begin"/>
      </w:r>
      <w:r>
        <w:instrText xml:space="preserve"> SEQ Figura \* ARABIC </w:instrText>
      </w:r>
      <w:r>
        <w:fldChar w:fldCharType="separate"/>
      </w:r>
      <w:r w:rsidR="00D2566E">
        <w:rPr>
          <w:noProof/>
        </w:rPr>
        <w:t>21</w:t>
      </w:r>
      <w:r>
        <w:fldChar w:fldCharType="end"/>
      </w:r>
      <w:bookmarkEnd w:id="48"/>
      <w:r>
        <w:t xml:space="preserve">. Mosfet </w:t>
      </w:r>
      <w:r w:rsidRPr="00753B4A">
        <w:t>IRF840</w:t>
      </w:r>
    </w:p>
    <w:p w:rsidR="00753B4A" w:rsidRDefault="00753B4A" w:rsidP="00753B4A">
      <w:pPr>
        <w:jc w:val="center"/>
      </w:pPr>
      <w:r>
        <w:rPr>
          <w:noProof/>
          <w:lang w:eastAsia="es-CO"/>
        </w:rPr>
        <w:drawing>
          <wp:inline distT="0" distB="0" distL="0" distR="0" wp14:anchorId="4D9257F4" wp14:editId="0245166B">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lastRenderedPageBreak/>
        <w:t>Los MOSFET de potencia como el IRF840 proporcionan al diseñador una mejor combinación de conmutación rápida, contando con una tensión Dreno-Fuente (Vds)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A fin de obtener el máximo desempeño en los transistores sin dañarlos por razones de sobrecalentamiento, se utiliza un disipador hecho simplemente con un perfil rectangular con ranuras de aluminio de 1 cm. de ancho, para cada uno de los MosFet. Cabe d</w:t>
      </w:r>
      <w:r w:rsidR="005335A4">
        <w:t>estacar que cada MosFet se aisla</w:t>
      </w:r>
      <w:r>
        <w:t xml:space="preserve"> eléctricamente de su correspondiente disipador usando láminas no conductoras usadas para encapsulado TO-220. Otro elemento que ayuda en la refrigeración del arreglo de MosFet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5F7B63">
        <w:t xml:space="preserve">Figura </w:t>
      </w:r>
      <w:r w:rsidR="005F7B63">
        <w:rPr>
          <w:noProof/>
        </w:rPr>
        <w:t>23</w:t>
      </w:r>
      <w:r w:rsidR="005F7B63">
        <w:fldChar w:fldCharType="end"/>
      </w:r>
      <w:r w:rsidR="005F7B63">
        <w:t>)</w:t>
      </w:r>
    </w:p>
    <w:p w:rsidR="002950AE" w:rsidRDefault="002950AE" w:rsidP="002950AE">
      <w:pPr>
        <w:pStyle w:val="Descripcin"/>
        <w:keepNext/>
        <w:jc w:val="center"/>
      </w:pPr>
      <w:bookmarkStart w:id="49" w:name="_Ref514371025"/>
      <w:r>
        <w:t xml:space="preserve">Figura </w:t>
      </w:r>
      <w:r>
        <w:fldChar w:fldCharType="begin"/>
      </w:r>
      <w:r>
        <w:instrText xml:space="preserve"> SEQ Figura \* ARABIC </w:instrText>
      </w:r>
      <w:r>
        <w:fldChar w:fldCharType="separate"/>
      </w:r>
      <w:r w:rsidR="00D2566E">
        <w:rPr>
          <w:noProof/>
        </w:rPr>
        <w:t>22</w:t>
      </w:r>
      <w:r>
        <w:fldChar w:fldCharType="end"/>
      </w:r>
      <w:bookmarkEnd w:id="49"/>
      <w:r>
        <w:t>.</w:t>
      </w:r>
      <w:r w:rsidR="00CB3792">
        <w:t xml:space="preserve"> Amplificador de potencia sintonizado basado en mosfet tipo N.</w:t>
      </w:r>
    </w:p>
    <w:p w:rsidR="002950AE" w:rsidRDefault="002950AE" w:rsidP="002506C3">
      <w:r>
        <w:rPr>
          <w:b/>
          <w:bCs/>
          <w:noProof/>
          <w:lang w:eastAsia="es-CO"/>
        </w:rPr>
        <w:drawing>
          <wp:inline distT="0" distB="0" distL="0" distR="0" wp14:anchorId="2F79B421" wp14:editId="6B0024BD">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D2566E" w:rsidRDefault="003F59EE" w:rsidP="005F7B63">
      <w:r>
        <w:lastRenderedPageBreak/>
        <w:t>El funcionami</w:t>
      </w:r>
      <w:r w:rsidR="009218C0">
        <w:t xml:space="preserve">ento del circuito de la </w:t>
      </w:r>
      <w:r w:rsidR="009218C0">
        <w:fldChar w:fldCharType="begin"/>
      </w:r>
      <w:r w:rsidR="009218C0">
        <w:instrText xml:space="preserve"> REF _Ref514371025 \h </w:instrText>
      </w:r>
      <w:r w:rsidR="009218C0">
        <w:fldChar w:fldCharType="separate"/>
      </w:r>
      <w:r w:rsidR="00143515">
        <w:t xml:space="preserve">Figura </w:t>
      </w:r>
      <w:r w:rsidR="00143515">
        <w:rPr>
          <w:noProof/>
        </w:rPr>
        <w:t>21</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Default="00D2566E" w:rsidP="00D2566E">
      <w:pPr>
        <w:pStyle w:val="Descripcin"/>
        <w:keepNext/>
        <w:jc w:val="center"/>
      </w:pPr>
      <w:bookmarkStart w:id="50" w:name="_Ref514405529"/>
      <w:r>
        <w:t xml:space="preserve">Figura </w:t>
      </w:r>
      <w:r>
        <w:fldChar w:fldCharType="begin"/>
      </w:r>
      <w:r>
        <w:instrText xml:space="preserve"> SEQ Figura \* ARABIC </w:instrText>
      </w:r>
      <w:r>
        <w:fldChar w:fldCharType="separate"/>
      </w:r>
      <w:r>
        <w:rPr>
          <w:noProof/>
        </w:rPr>
        <w:t>23</w:t>
      </w:r>
      <w:r>
        <w:fldChar w:fldCharType="end"/>
      </w:r>
      <w:bookmarkEnd w:id="50"/>
      <w:r>
        <w:t>. Tarjeta arreglo de mosfets de potencia.</w:t>
      </w:r>
    </w:p>
    <w:p w:rsidR="00D2566E" w:rsidRDefault="00D2566E" w:rsidP="00D2566E">
      <w:pPr>
        <w:jc w:val="center"/>
      </w:pPr>
      <w:r>
        <w:rPr>
          <w:noProof/>
          <w:lang w:eastAsia="es-CO"/>
        </w:rPr>
        <w:drawing>
          <wp:inline distT="0" distB="0" distL="0" distR="0">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3F59EE" w:rsidRDefault="00BF5C7F" w:rsidP="003F59EE">
      <w:r>
        <w:t>L</w:t>
      </w:r>
      <w:r w:rsidR="003F59EE">
        <w:t>a tarjet</w:t>
      </w:r>
      <w:r>
        <w:t>a Generadora de Ondas es la</w:t>
      </w:r>
      <w:r w:rsidR="003F59EE">
        <w:t xml:space="preserve"> responsable de la act</w:t>
      </w:r>
      <w:r w:rsidR="00F7492F">
        <w:t>ivación de los Mosfet</w:t>
      </w:r>
      <w:r w:rsidR="00866085">
        <w:t>s</w:t>
      </w:r>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quirurgica, en corte y coagulación. Dicho esto, el proceso de selección del transformador a usar es de gran importancia, no solo hay que fijarse en la potencia, sino, hay </w:t>
      </w:r>
      <w:r>
        <w:lastRenderedPageBreak/>
        <w:t>que tener en cuenta la frecuencia de operación, relación entre devanados, inductancias de las bobinas, tipo de núcleo, entre otros aspectos.</w:t>
      </w:r>
    </w:p>
    <w:p w:rsidR="00D1221B" w:rsidRDefault="00C97A38" w:rsidP="00C97A38">
      <w:r>
        <w:t>N2880-AL es un transformador ofrecido por Coilcraft</w:t>
      </w:r>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51" w:name="_Ref514374159"/>
      <w:r>
        <w:t xml:space="preserve">Figura </w:t>
      </w:r>
      <w:r>
        <w:fldChar w:fldCharType="begin"/>
      </w:r>
      <w:r>
        <w:instrText xml:space="preserve"> SEQ Figura \* ARABIC </w:instrText>
      </w:r>
      <w:r>
        <w:fldChar w:fldCharType="separate"/>
      </w:r>
      <w:r w:rsidR="00D2566E">
        <w:rPr>
          <w:noProof/>
        </w:rPr>
        <w:t>24</w:t>
      </w:r>
      <w:r>
        <w:fldChar w:fldCharType="end"/>
      </w:r>
      <w:bookmarkEnd w:id="51"/>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7F8E53D4" wp14:editId="1232DEE2">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79054A" w:rsidRDefault="0079054A" w:rsidP="0079054A">
      <w:pPr>
        <w:ind w:firstLine="0"/>
      </w:pPr>
      <w:r>
        <w:t xml:space="preserve">En la </w:t>
      </w:r>
      <w:r>
        <w:fldChar w:fldCharType="begin"/>
      </w:r>
      <w:r>
        <w:instrText xml:space="preserve"> REF _Ref514374159 \h </w:instrText>
      </w:r>
      <w:r>
        <w:fldChar w:fldCharType="separate"/>
      </w:r>
      <w:r w:rsidR="00143515">
        <w:t xml:space="preserve">Figura </w:t>
      </w:r>
      <w:r w:rsidR="00143515">
        <w:rPr>
          <w:noProof/>
        </w:rPr>
        <w:t>22</w:t>
      </w:r>
      <w:r>
        <w:fldChar w:fldCharType="end"/>
      </w:r>
      <w:r>
        <w:t xml:space="preserve"> se observa la distribución de pines para su debida conexión como elevador. Con una indicación (L1) de 8,7 uH y 960/780 uH de L2, mencionados</w:t>
      </w:r>
      <w:r w:rsidR="00CA36AB">
        <w:t xml:space="preserve"> en el</w:t>
      </w:r>
      <w:r>
        <w:t xml:space="preserve"> datasheet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Pr="005532F1">
        <w:rPr>
          <w:lang w:val="es-419"/>
        </w:rPr>
        <w:t>snubbers</w:t>
      </w:r>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snubber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En este caso la red snubber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143515">
        <w:t xml:space="preserve">Figura </w:t>
      </w:r>
      <w:r w:rsidR="00143515">
        <w:rPr>
          <w:noProof/>
        </w:rPr>
        <w:t>23</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52" w:name="_Ref514374212"/>
      <w:r>
        <w:lastRenderedPageBreak/>
        <w:t xml:space="preserve">Figura </w:t>
      </w:r>
      <w:r>
        <w:fldChar w:fldCharType="begin"/>
      </w:r>
      <w:r>
        <w:instrText xml:space="preserve"> SEQ Figura \* ARABIC </w:instrText>
      </w:r>
      <w:r>
        <w:fldChar w:fldCharType="separate"/>
      </w:r>
      <w:r w:rsidR="00D2566E">
        <w:rPr>
          <w:noProof/>
        </w:rPr>
        <w:t>25</w:t>
      </w:r>
      <w:r>
        <w:fldChar w:fldCharType="end"/>
      </w:r>
      <w:bookmarkEnd w:id="52"/>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14:anchorId="449D491C" wp14:editId="610A9C2C">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La frecuencia generada por el circuito de control es de 300 KHz pues se encuentra en el rango recomendado para electrocirugía, y conociendo el valor de inductancia del bobinado primario L1 =8,7 uH.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421445" w:rsidRDefault="00421445" w:rsidP="00157056">
      <w:r w:rsidRPr="00421445">
        <w:rPr>
          <w:highlight w:val="yellow"/>
        </w:rPr>
        <w:t>Faltan capacitores serie de salida</w:t>
      </w:r>
    </w:p>
    <w:p w:rsidR="00CD5960" w:rsidRDefault="002B0073" w:rsidP="00573E3E">
      <w:pPr>
        <w:pStyle w:val="Ttulo3"/>
      </w:pPr>
      <w:bookmarkStart w:id="53" w:name="_Toc514403918"/>
      <w:r>
        <w:t>Generador de Ondas</w:t>
      </w:r>
      <w:bookmarkEnd w:id="53"/>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143515">
        <w:t xml:space="preserve">Figura </w:t>
      </w:r>
      <w:r w:rsidR="00143515">
        <w:rPr>
          <w:noProof/>
        </w:rPr>
        <w:t>24</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w:t>
      </w:r>
      <w:r w:rsidR="00C25FD6">
        <w:lastRenderedPageBreak/>
        <w:t>los laboratorios de la universidad, pero las pruebas se volvían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4" w:name="_Ref514243342"/>
      <w:r>
        <w:t xml:space="preserve">Figura </w:t>
      </w:r>
      <w:r w:rsidR="00536EB3">
        <w:fldChar w:fldCharType="begin"/>
      </w:r>
      <w:r w:rsidR="00536EB3">
        <w:instrText xml:space="preserve"> SEQ Figura \* ARABIC </w:instrText>
      </w:r>
      <w:r w:rsidR="00536EB3">
        <w:fldChar w:fldCharType="separate"/>
      </w:r>
      <w:r w:rsidR="00D2566E">
        <w:rPr>
          <w:noProof/>
        </w:rPr>
        <w:t>26</w:t>
      </w:r>
      <w:r w:rsidR="00536EB3">
        <w:fldChar w:fldCharType="end"/>
      </w:r>
      <w:bookmarkEnd w:id="54"/>
      <w:r w:rsidR="00967DA9">
        <w:t>. Generador de onda arbitraria Clequee JDS6600-30M</w:t>
      </w:r>
    </w:p>
    <w:p w:rsidR="00E5533E" w:rsidRDefault="00C40381" w:rsidP="00E5533E">
      <w:pPr>
        <w:keepNext/>
        <w:jc w:val="center"/>
      </w:pPr>
      <w:r>
        <w:rPr>
          <w:noProof/>
          <w:lang w:eastAsia="es-CO"/>
        </w:rPr>
        <w:drawing>
          <wp:inline distT="0" distB="0" distL="0" distR="0" wp14:anchorId="6F163E7D" wp14:editId="436840F0">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143515">
        <w:rPr>
          <w:b/>
          <w:bCs/>
          <w:lang w:val="es-ES"/>
        </w:rPr>
        <w:t>¡Error! No se encuentra el origen de la referencia.</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114211" w:rsidRDefault="00114211" w:rsidP="00114211">
      <w:pPr>
        <w:pStyle w:val="Descripcin"/>
        <w:keepNext/>
        <w:jc w:val="center"/>
      </w:pPr>
      <w:r>
        <w:lastRenderedPageBreak/>
        <w:t xml:space="preserve">Figura </w:t>
      </w:r>
      <w:r>
        <w:fldChar w:fldCharType="begin"/>
      </w:r>
      <w:r>
        <w:instrText xml:space="preserve"> SEQ Figura \* ARABIC </w:instrText>
      </w:r>
      <w:r>
        <w:fldChar w:fldCharType="separate"/>
      </w:r>
      <w:r w:rsidR="00D2566E">
        <w:rPr>
          <w:noProof/>
        </w:rPr>
        <w:t>27</w:t>
      </w:r>
      <w:r>
        <w:fldChar w:fldCharType="end"/>
      </w:r>
      <w:r>
        <w:t>. Circuito impreso de módulo generador de señales.</w:t>
      </w:r>
    </w:p>
    <w:p w:rsidR="003472B9" w:rsidRPr="003472B9" w:rsidRDefault="00E67F84" w:rsidP="00E67F84">
      <w:pPr>
        <w:jc w:val="center"/>
      </w:pPr>
      <w:r>
        <w:rPr>
          <w:noProof/>
          <w:lang w:eastAsia="es-CO"/>
        </w:rPr>
        <w:drawing>
          <wp:inline distT="0" distB="0" distL="0" distR="0" wp14:anchorId="11901706" wp14:editId="5FD000D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r>
        <w:fldChar w:fldCharType="begin"/>
      </w:r>
      <w:r>
        <w:instrText xml:space="preserve"> SEQ Figura \* ARABIC </w:instrText>
      </w:r>
      <w:r>
        <w:fldChar w:fldCharType="separate"/>
      </w:r>
      <w:r w:rsidR="00D2566E">
        <w:rPr>
          <w:noProof/>
        </w:rPr>
        <w:t>28</w:t>
      </w:r>
      <w:r>
        <w:fldChar w:fldCharType="end"/>
      </w:r>
      <w:r>
        <w:t>. Diagrama de bloques de generador de señales.</w:t>
      </w:r>
    </w:p>
    <w:p w:rsidR="00DB3306" w:rsidRDefault="002D0997" w:rsidP="002D0997">
      <w:pPr>
        <w:pStyle w:val="Textoindependiente"/>
        <w:jc w:val="center"/>
      </w:pPr>
      <w:r>
        <w:rPr>
          <w:noProof/>
          <w:lang w:eastAsia="es-CO"/>
        </w:rPr>
        <w:drawing>
          <wp:inline distT="0" distB="0" distL="0" distR="0" wp14:anchorId="49BE2D9F" wp14:editId="1FE918F6">
            <wp:extent cx="5858510" cy="232853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037" t="8673" r="1504"/>
                    <a:stretch/>
                  </pic:blipFill>
                  <pic:spPr bwMode="auto">
                    <a:xfrm>
                      <a:off x="0" y="0"/>
                      <a:ext cx="5886895" cy="2339812"/>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t>DDS BASE, AD9833</w:t>
      </w:r>
    </w:p>
    <w:p w:rsidR="006F4CE4" w:rsidRDefault="009D3600" w:rsidP="006F4CE4">
      <w:r w:rsidRPr="009D3600">
        <w:t xml:space="preserve">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w:t>
      </w:r>
      <w:r w:rsidRPr="009D3600">
        <w:lastRenderedPageBreak/>
        <w:t>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r>
        <w:t>Multiplexador</w:t>
      </w:r>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143515">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143515">
        <w:t xml:space="preserve">Figura </w:t>
      </w:r>
      <w:r w:rsidR="00143515">
        <w:rPr>
          <w:noProof/>
        </w:rPr>
        <w:t>27</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5" w:name="_Ref514375722"/>
      <w:r>
        <w:t xml:space="preserve">Figura </w:t>
      </w:r>
      <w:r>
        <w:fldChar w:fldCharType="begin"/>
      </w:r>
      <w:r>
        <w:instrText xml:space="preserve"> SEQ Figura \* ARABIC </w:instrText>
      </w:r>
      <w:r>
        <w:fldChar w:fldCharType="separate"/>
      </w:r>
      <w:r w:rsidR="00D2566E">
        <w:rPr>
          <w:noProof/>
        </w:rPr>
        <w:t>29</w:t>
      </w:r>
      <w:r>
        <w:fldChar w:fldCharType="end"/>
      </w:r>
      <w:bookmarkEnd w:id="55"/>
      <w:r w:rsidR="006C6B5D">
        <w:t xml:space="preserve">. </w:t>
      </w:r>
      <w:r w:rsidR="004B497A">
        <w:t>Menú principal del equipo.</w:t>
      </w:r>
    </w:p>
    <w:p w:rsidR="00394B47" w:rsidRDefault="00394B47" w:rsidP="004A18F8">
      <w:pPr>
        <w:jc w:val="center"/>
      </w:pPr>
      <w:r>
        <w:rPr>
          <w:noProof/>
          <w:lang w:eastAsia="es-CO"/>
        </w:rPr>
        <w:drawing>
          <wp:inline distT="0" distB="0" distL="0" distR="0" wp14:anchorId="4C6F53EF" wp14:editId="65F3C500">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lastRenderedPageBreak/>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r w:rsidRPr="000A003D">
        <w:rPr>
          <w:i/>
        </w:rPr>
        <w:t xml:space="preserve">analog devices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w:t>
      </w:r>
      <w:r>
        <w:lastRenderedPageBreak/>
        <w:t>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143515">
        <w:t xml:space="preserve">Figura </w:t>
      </w:r>
      <w:r w:rsidR="00143515">
        <w:rPr>
          <w:noProof/>
        </w:rPr>
        <w:t>28</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6" w:name="_Ref514376088"/>
      <w:r>
        <w:t xml:space="preserve">Figura </w:t>
      </w:r>
      <w:r>
        <w:fldChar w:fldCharType="begin"/>
      </w:r>
      <w:r>
        <w:instrText xml:space="preserve"> SEQ Figura \* ARABIC </w:instrText>
      </w:r>
      <w:r>
        <w:fldChar w:fldCharType="separate"/>
      </w:r>
      <w:r w:rsidR="00D2566E">
        <w:rPr>
          <w:noProof/>
        </w:rPr>
        <w:t>30</w:t>
      </w:r>
      <w:r>
        <w:fldChar w:fldCharType="end"/>
      </w:r>
      <w:bookmarkEnd w:id="56"/>
      <w:r>
        <w:t xml:space="preserve">. </w:t>
      </w:r>
      <w:r w:rsidR="00D3013B">
        <w:t>Diagrama de bloques de MinDO</w:t>
      </w:r>
      <w:r w:rsidR="008078BD">
        <w:t>.</w:t>
      </w:r>
    </w:p>
    <w:p w:rsidR="00DC3567" w:rsidRDefault="00DC3567" w:rsidP="00DC3567">
      <w:pPr>
        <w:jc w:val="center"/>
      </w:pPr>
      <w:r>
        <w:rPr>
          <w:noProof/>
          <w:lang w:eastAsia="es-CO"/>
        </w:rPr>
        <w:drawing>
          <wp:inline distT="0" distB="0" distL="0" distR="0" wp14:anchorId="53D96E49" wp14:editId="5768C5D4">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143515">
        <w:t xml:space="preserve">Figura </w:t>
      </w:r>
      <w:r w:rsidR="00143515">
        <w:rPr>
          <w:noProof/>
        </w:rPr>
        <w:t>29</w:t>
      </w:r>
      <w:r w:rsidR="00D27BD3">
        <w:fldChar w:fldCharType="end"/>
      </w:r>
      <w:r w:rsidRPr="00923CB1">
        <w:t xml:space="preserve"> se muestra un electrocardiograma normal de dos latidos del corazón(Guyton &amp; Hall, 2011). la señ</w:t>
      </w:r>
      <w:r w:rsidR="003A0094">
        <w:t xml:space="preserve">al a adquirir tiene componentes frecuenciales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mV (Gifari et al., 2015).</w:t>
      </w:r>
    </w:p>
    <w:p w:rsidR="0071528E" w:rsidRDefault="0071528E" w:rsidP="0071528E">
      <w:pPr>
        <w:pStyle w:val="Descripcin"/>
        <w:keepNext/>
        <w:jc w:val="center"/>
      </w:pPr>
      <w:bookmarkStart w:id="57" w:name="_Ref514376139"/>
      <w:r>
        <w:t xml:space="preserve">Figura </w:t>
      </w:r>
      <w:r>
        <w:fldChar w:fldCharType="begin"/>
      </w:r>
      <w:r>
        <w:instrText xml:space="preserve"> SEQ Figura \* ARABIC </w:instrText>
      </w:r>
      <w:r>
        <w:fldChar w:fldCharType="separate"/>
      </w:r>
      <w:r w:rsidR="00D2566E">
        <w:rPr>
          <w:noProof/>
        </w:rPr>
        <w:t>31</w:t>
      </w:r>
      <w:r>
        <w:fldChar w:fldCharType="end"/>
      </w:r>
      <w:bookmarkEnd w:id="57"/>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14:anchorId="697A31A7" wp14:editId="0FCFB321">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Vidal Silva &amp; Pavesi Farriol, 2005).</w:t>
      </w:r>
    </w:p>
    <w:p w:rsidR="006D477D" w:rsidRDefault="006D477D" w:rsidP="0029740F">
      <w:pPr>
        <w:ind w:firstLine="0"/>
        <w:rPr>
          <w:noProof/>
          <w:lang w:eastAsia="es-CO"/>
        </w:rPr>
      </w:pPr>
    </w:p>
    <w:p w:rsidR="00C3628E" w:rsidRDefault="00C3628E" w:rsidP="00C3628E">
      <w:pPr>
        <w:pStyle w:val="Descripcin"/>
        <w:keepNext/>
        <w:jc w:val="center"/>
      </w:pPr>
      <w:bookmarkStart w:id="58" w:name="_Ref514376707"/>
      <w:r>
        <w:lastRenderedPageBreak/>
        <w:t xml:space="preserve">Figura </w:t>
      </w:r>
      <w:r>
        <w:fldChar w:fldCharType="begin"/>
      </w:r>
      <w:r>
        <w:instrText xml:space="preserve"> SEQ Figura \* ARABIC </w:instrText>
      </w:r>
      <w:r>
        <w:fldChar w:fldCharType="separate"/>
      </w:r>
      <w:r w:rsidR="00D2566E">
        <w:rPr>
          <w:noProof/>
        </w:rPr>
        <w:t>32</w:t>
      </w:r>
      <w:r>
        <w:fldChar w:fldCharType="end"/>
      </w:r>
      <w:bookmarkEnd w:id="58"/>
      <w:r>
        <w:t>. Señal ECG sin Aplicación de Filtro</w:t>
      </w:r>
    </w:p>
    <w:p w:rsidR="006D477D" w:rsidRDefault="00C3628E" w:rsidP="006D477D">
      <w:pPr>
        <w:ind w:firstLine="0"/>
        <w:jc w:val="center"/>
      </w:pPr>
      <w:r>
        <w:rPr>
          <w:noProof/>
          <w:lang w:eastAsia="es-CO"/>
        </w:rPr>
        <w:drawing>
          <wp:inline distT="0" distB="0" distL="0" distR="0" wp14:anchorId="2E17BC33" wp14:editId="5F9BC7BE">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5A2D03" w:rsidRDefault="006D477D" w:rsidP="00F05553">
      <w:pPr>
        <w:ind w:firstLine="0"/>
        <w:rPr>
          <w:b/>
          <w:i/>
        </w:rPr>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143515">
        <w:t xml:space="preserve">Figura </w:t>
      </w:r>
      <w:r w:rsidR="00143515">
        <w:rPr>
          <w:noProof/>
        </w:rPr>
        <w:t>30</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143515">
        <w:t xml:space="preserve">Tabla </w:t>
      </w:r>
      <w:r w:rsidR="00143515">
        <w:rPr>
          <w:noProof/>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5A2D03" w:rsidRDefault="005A2D03" w:rsidP="005A2D03">
      <w:pPr>
        <w:pStyle w:val="Descripcin"/>
        <w:keepNext/>
        <w:jc w:val="center"/>
      </w:pPr>
      <w:bookmarkStart w:id="59" w:name="_Ref514376864"/>
      <w:bookmarkStart w:id="60" w:name="_Ref514376958"/>
      <w:r>
        <w:t xml:space="preserve">Tabla </w:t>
      </w:r>
      <w:r>
        <w:fldChar w:fldCharType="begin"/>
      </w:r>
      <w:r>
        <w:instrText xml:space="preserve"> SEQ Tabla \* ARABIC </w:instrText>
      </w:r>
      <w:r>
        <w:fldChar w:fldCharType="separate"/>
      </w:r>
      <w:r w:rsidR="00143515">
        <w:rPr>
          <w:noProof/>
        </w:rPr>
        <w:t>5</w:t>
      </w:r>
      <w:r>
        <w:fldChar w:fldCharType="end"/>
      </w:r>
      <w:bookmarkEnd w:id="60"/>
      <w:r>
        <w:t>.</w:t>
      </w:r>
      <w:r w:rsidRPr="005A2D03">
        <w:rPr>
          <w:b/>
        </w:rPr>
        <w:t xml:space="preserve"> </w:t>
      </w:r>
      <w:r w:rsidRPr="005A2D03">
        <w:t>Caracter</w:t>
      </w:r>
      <w:r w:rsidR="00F05553">
        <w:t xml:space="preserve">ísticas de la señal ECG procesada </w:t>
      </w:r>
      <w:r w:rsidRPr="005A2D03">
        <w:t>por AD8232</w:t>
      </w:r>
      <w:bookmarkEnd w:id="59"/>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Default="005A2D03" w:rsidP="006D477D">
      <w:pPr>
        <w:ind w:firstLine="0"/>
      </w:pP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143515">
        <w:t xml:space="preserve">Figura </w:t>
      </w:r>
      <w:r w:rsidR="00143515">
        <w:rPr>
          <w:noProof/>
        </w:rPr>
        <w:t>31</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frecuencial de </w:t>
      </w:r>
      <w:r w:rsidR="00D01966">
        <w:t>la señal de electrocardiografía.</w:t>
      </w:r>
    </w:p>
    <w:p w:rsidR="00D01966" w:rsidRDefault="00D01966" w:rsidP="00D01966">
      <w:pPr>
        <w:pStyle w:val="Descripcin"/>
        <w:keepNext/>
        <w:jc w:val="center"/>
      </w:pPr>
      <w:bookmarkStart w:id="61" w:name="_Ref514379718"/>
      <w:r>
        <w:lastRenderedPageBreak/>
        <w:t xml:space="preserve">Figura </w:t>
      </w:r>
      <w:r>
        <w:fldChar w:fldCharType="begin"/>
      </w:r>
      <w:r>
        <w:instrText xml:space="preserve"> SEQ Figura \* ARABIC </w:instrText>
      </w:r>
      <w:r>
        <w:fldChar w:fldCharType="separate"/>
      </w:r>
      <w:r w:rsidR="00D2566E">
        <w:rPr>
          <w:noProof/>
        </w:rPr>
        <w:t>33</w:t>
      </w:r>
      <w:r>
        <w:fldChar w:fldCharType="end"/>
      </w:r>
      <w:bookmarkEnd w:id="61"/>
      <w:r>
        <w:t>. Espectro de las diferentes componentes cardiacas.</w:t>
      </w:r>
    </w:p>
    <w:p w:rsidR="0068003E" w:rsidRDefault="00D01966" w:rsidP="0068003E">
      <w:pPr>
        <w:jc w:val="center"/>
      </w:pPr>
      <w:r>
        <w:rPr>
          <w:noProof/>
          <w:lang w:eastAsia="es-CO"/>
        </w:rPr>
        <w:drawing>
          <wp:inline distT="0" distB="0" distL="0" distR="0" wp14:anchorId="764AAE58" wp14:editId="2A0F5C82">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333C79">
        <w:rPr>
          <w:color w:val="000000" w:themeColor="text1"/>
        </w:rPr>
        <w:fldChar w:fldCharType="begin" w:fldLock="1"/>
      </w:r>
      <w:r w:rsidRPr="00333C79">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333C79">
        <w:rPr>
          <w:color w:val="000000" w:themeColor="text1"/>
        </w:rPr>
        <w:fldChar w:fldCharType="separate"/>
      </w:r>
      <w:r w:rsidRPr="00333C79">
        <w:rPr>
          <w:noProof/>
          <w:color w:val="000000" w:themeColor="text1"/>
        </w:rPr>
        <w:t>(Bistel Esquivel &amp; Fajardo Márquez, 2015)</w:t>
      </w:r>
      <w:r w:rsidRPr="00333C79">
        <w:rPr>
          <w:color w:val="000000" w:themeColor="text1"/>
        </w:rPr>
        <w:fldChar w:fldCharType="end"/>
      </w:r>
    </w:p>
    <w:p w:rsidR="00D01966" w:rsidRDefault="00D01966" w:rsidP="0068003E">
      <w:pPr>
        <w:jc w:val="center"/>
      </w:pP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Valeska,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143515">
        <w:t xml:space="preserve">Figura </w:t>
      </w:r>
      <w:r w:rsidR="00143515">
        <w:rPr>
          <w:noProof/>
        </w:rPr>
        <w:t>32</w:t>
      </w:r>
      <w:r w:rsidR="00B52DAE">
        <w:fldChar w:fldCharType="end"/>
      </w:r>
      <w:r>
        <w:t>, discrimina a las altas frecuencias.</w:t>
      </w:r>
    </w:p>
    <w:p w:rsidR="00B52DAE" w:rsidRDefault="00B52DAE" w:rsidP="00B52DAE">
      <w:pPr>
        <w:pStyle w:val="Descripcin"/>
        <w:keepNext/>
        <w:jc w:val="center"/>
      </w:pPr>
      <w:bookmarkStart w:id="62" w:name="_Ref514380031"/>
      <w:r>
        <w:lastRenderedPageBreak/>
        <w:t xml:space="preserve">Figura </w:t>
      </w:r>
      <w:r>
        <w:fldChar w:fldCharType="begin"/>
      </w:r>
      <w:r>
        <w:instrText xml:space="preserve"> SEQ Figura \* ARABIC </w:instrText>
      </w:r>
      <w:r>
        <w:fldChar w:fldCharType="separate"/>
      </w:r>
      <w:r w:rsidR="00D2566E">
        <w:rPr>
          <w:noProof/>
        </w:rPr>
        <w:t>34</w:t>
      </w:r>
      <w:r>
        <w:fldChar w:fldCharType="end"/>
      </w:r>
      <w:bookmarkEnd w:id="62"/>
      <w:r>
        <w:t>. Filtro Pasabajas Pasivo RC</w:t>
      </w:r>
    </w:p>
    <w:p w:rsidR="000805F0" w:rsidRDefault="000805F0" w:rsidP="000805F0">
      <w:pPr>
        <w:jc w:val="center"/>
      </w:pPr>
      <w:r>
        <w:rPr>
          <w:noProof/>
          <w:lang w:eastAsia="es-CO"/>
        </w:rPr>
        <w:drawing>
          <wp:inline distT="0" distB="0" distL="0" distR="0" wp14:anchorId="2A5CA87E" wp14:editId="3FB8A544">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F90A20"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lastRenderedPageBreak/>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143515">
        <w:t xml:space="preserve">Figura </w:t>
      </w:r>
      <w:r w:rsidR="00143515">
        <w:rPr>
          <w:noProof/>
        </w:rPr>
        <w:t>33</w:t>
      </w:r>
      <w:r w:rsidR="00B52DAE">
        <w:rPr>
          <w:highlight w:val="yellow"/>
        </w:rPr>
        <w:fldChar w:fldCharType="end"/>
      </w:r>
      <w:r>
        <w:t xml:space="preserve">. Estos datos fueron adquiridos gracias al programa </w:t>
      </w:r>
      <w:r w:rsidRPr="00B52DAE">
        <w:rPr>
          <w:b/>
          <w:i/>
        </w:rPr>
        <w:t>WaveAnalysis</w:t>
      </w:r>
      <w:r>
        <w:t xml:space="preserve"> compatibles con los osciloscopios presentes en el laboratorio de la universidad.</w:t>
      </w:r>
    </w:p>
    <w:p w:rsidR="00B52DAE" w:rsidRDefault="00B52DAE" w:rsidP="00B52DAE">
      <w:pPr>
        <w:pStyle w:val="Descripcin"/>
        <w:keepNext/>
        <w:jc w:val="center"/>
      </w:pPr>
      <w:bookmarkStart w:id="63" w:name="_Ref514380216"/>
      <w:r>
        <w:t xml:space="preserve">Figura </w:t>
      </w:r>
      <w:r>
        <w:fldChar w:fldCharType="begin"/>
      </w:r>
      <w:r>
        <w:instrText xml:space="preserve"> SEQ Figura \* ARABIC </w:instrText>
      </w:r>
      <w:r>
        <w:fldChar w:fldCharType="separate"/>
      </w:r>
      <w:r w:rsidR="00D2566E">
        <w:rPr>
          <w:noProof/>
        </w:rPr>
        <w:t>35</w:t>
      </w:r>
      <w:r>
        <w:fldChar w:fldCharType="end"/>
      </w:r>
      <w:bookmarkEnd w:id="63"/>
      <w:r>
        <w:t>. Señal ECG Filtrada usando Filtro Pasa Bajas.</w:t>
      </w:r>
    </w:p>
    <w:p w:rsidR="008960D0" w:rsidRDefault="00B52DAE" w:rsidP="008960D0">
      <w:pPr>
        <w:ind w:firstLine="0"/>
        <w:jc w:val="center"/>
      </w:pPr>
      <w:r>
        <w:rPr>
          <w:noProof/>
          <w:lang w:eastAsia="es-CO"/>
        </w:rPr>
        <w:drawing>
          <wp:inline distT="0" distB="0" distL="0" distR="0" wp14:anchorId="29A90416" wp14:editId="540E866D">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r w:rsidRPr="00D44AF7">
        <w:rPr>
          <w:b/>
          <w:i/>
        </w:rPr>
        <w:t>Easy Pulse</w:t>
      </w:r>
      <w:r>
        <w:t xml:space="preserve"> está diseñado para ilustrar el principio de la fotopletismografía (PPG) como una técnica no invasiva y detectar la onda de pulso cardio-vascular desde </w:t>
      </w:r>
      <w:r w:rsidR="00D44AF7">
        <w:t>el extremo</w:t>
      </w:r>
      <w:r>
        <w:t xml:space="preserve">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w:t>
      </w:r>
      <w:r>
        <w:lastRenderedPageBreak/>
        <w:t xml:space="preserve">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143515">
        <w:t xml:space="preserve">Figura </w:t>
      </w:r>
      <w:r w:rsidR="00143515">
        <w:rPr>
          <w:noProof/>
        </w:rPr>
        <w:t>34</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Como la luz no tiene que penetrar el cuerpo, la 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4" w:name="_Ref514380559"/>
      <w:r>
        <w:t xml:space="preserve">Figura </w:t>
      </w:r>
      <w:r>
        <w:fldChar w:fldCharType="begin"/>
      </w:r>
      <w:r>
        <w:instrText xml:space="preserve"> SEQ Figura \* ARABIC </w:instrText>
      </w:r>
      <w:r>
        <w:fldChar w:fldCharType="separate"/>
      </w:r>
      <w:r w:rsidR="00D2566E">
        <w:rPr>
          <w:noProof/>
        </w:rPr>
        <w:t>36</w:t>
      </w:r>
      <w:r>
        <w:fldChar w:fldCharType="end"/>
      </w:r>
      <w:bookmarkEnd w:id="64"/>
      <w:r>
        <w:t>. Sensor de Pulso con Metodo de Transmitancia</w:t>
      </w:r>
    </w:p>
    <w:p w:rsidR="00516A49" w:rsidRDefault="00516A49" w:rsidP="00516A49">
      <w:pPr>
        <w:jc w:val="center"/>
      </w:pPr>
      <w:r>
        <w:rPr>
          <w:rFonts w:eastAsiaTheme="minorEastAsia"/>
          <w:noProof/>
          <w:sz w:val="22"/>
          <w:lang w:eastAsia="es-CO"/>
        </w:rPr>
        <w:drawing>
          <wp:inline distT="0" distB="0" distL="0" distR="0" wp14:anchorId="4C47D38C" wp14:editId="7A8B746D">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w:t>
      </w:r>
      <w:r w:rsidR="00BB7E2B">
        <w:t>aproximadamente</w:t>
      </w:r>
      <w:r w:rsidRPr="00E375C4">
        <w:t xml:space="preserve"> 60 mV. Y es procesada por la tarjeta </w:t>
      </w:r>
      <w:r w:rsidRPr="00BB7E2B">
        <w:rPr>
          <w:b/>
          <w:i/>
        </w:rPr>
        <w:t>Easy Pulse Plugin</w:t>
      </w:r>
      <w:r w:rsidRPr="00E375C4">
        <w:t xml:space="preserve"> que se observa en la </w:t>
      </w:r>
      <w:r w:rsidR="00BB7E2B">
        <w:fldChar w:fldCharType="begin"/>
      </w:r>
      <w:r w:rsidR="00BB7E2B">
        <w:instrText xml:space="preserve"> REF _Ref514380979 \h </w:instrText>
      </w:r>
      <w:r w:rsidR="00BB7E2B">
        <w:fldChar w:fldCharType="separate"/>
      </w:r>
      <w:r w:rsidR="00143515">
        <w:t xml:space="preserve">Figura </w:t>
      </w:r>
      <w:r w:rsidR="00143515">
        <w:rPr>
          <w:noProof/>
        </w:rPr>
        <w:t>35</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Op-Amp y control de ganancia basada en potenciómetro. la salida de </w:t>
      </w:r>
      <w:r w:rsidRPr="00BB7E2B">
        <w:rPr>
          <w:b/>
          <w:i/>
        </w:rPr>
        <w:t>Easy Pulse Plugin</w:t>
      </w:r>
      <w:r w:rsidRPr="00E375C4">
        <w:t xml:space="preserve"> es una forma de onda analógica rail to rail, limpia y, perfecta para el canal de entrada ADC de un microcontrolador para su posterior procesamiento.</w:t>
      </w:r>
    </w:p>
    <w:p w:rsidR="00BB7E2B" w:rsidRDefault="00BB7E2B" w:rsidP="00BB7E2B">
      <w:pPr>
        <w:pStyle w:val="Descripcin"/>
        <w:keepNext/>
        <w:jc w:val="center"/>
      </w:pPr>
      <w:bookmarkStart w:id="65" w:name="_Ref514380979"/>
      <w:r>
        <w:lastRenderedPageBreak/>
        <w:t xml:space="preserve">Figura </w:t>
      </w:r>
      <w:r>
        <w:fldChar w:fldCharType="begin"/>
      </w:r>
      <w:r>
        <w:instrText xml:space="preserve"> SEQ Figura \* ARABIC </w:instrText>
      </w:r>
      <w:r>
        <w:fldChar w:fldCharType="separate"/>
      </w:r>
      <w:r w:rsidR="00D2566E">
        <w:rPr>
          <w:noProof/>
        </w:rPr>
        <w:t>37</w:t>
      </w:r>
      <w:r>
        <w:fldChar w:fldCharType="end"/>
      </w:r>
      <w:bookmarkEnd w:id="65"/>
      <w:r>
        <w:t>. Sistema de Oximetría MCP60021</w:t>
      </w:r>
    </w:p>
    <w:p w:rsidR="00516A49" w:rsidRDefault="00717825" w:rsidP="00717825">
      <w:pPr>
        <w:jc w:val="center"/>
      </w:pPr>
      <w:r>
        <w:rPr>
          <w:rFonts w:eastAsiaTheme="minorEastAsia"/>
          <w:i/>
          <w:noProof/>
          <w:sz w:val="18"/>
          <w:szCs w:val="18"/>
          <w:lang w:eastAsia="es-CO"/>
        </w:rPr>
        <w:drawing>
          <wp:inline distT="0" distB="0" distL="0" distR="0" wp14:anchorId="52FE803E" wp14:editId="088AB41A">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143515">
        <w:t xml:space="preserve">Figura </w:t>
      </w:r>
      <w:r w:rsidR="00143515">
        <w:rPr>
          <w:noProof/>
        </w:rPr>
        <w:t>36</w:t>
      </w:r>
      <w:r w:rsidR="00693D81">
        <w:fldChar w:fldCharType="end"/>
      </w:r>
      <w:r w:rsidR="00990653">
        <w:t>.</w:t>
      </w:r>
    </w:p>
    <w:p w:rsidR="00693D81" w:rsidRDefault="00693D81" w:rsidP="00693D81">
      <w:pPr>
        <w:pStyle w:val="Descripcin"/>
        <w:keepNext/>
        <w:jc w:val="center"/>
      </w:pPr>
      <w:bookmarkStart w:id="66" w:name="_Ref514381211"/>
      <w:r>
        <w:t xml:space="preserve">Figura </w:t>
      </w:r>
      <w:r>
        <w:fldChar w:fldCharType="begin"/>
      </w:r>
      <w:r>
        <w:instrText xml:space="preserve"> SEQ Figura \* ARABIC </w:instrText>
      </w:r>
      <w:r>
        <w:fldChar w:fldCharType="separate"/>
      </w:r>
      <w:r w:rsidR="00D2566E">
        <w:rPr>
          <w:noProof/>
        </w:rPr>
        <w:t>38</w:t>
      </w:r>
      <w:r>
        <w:fldChar w:fldCharType="end"/>
      </w:r>
      <w:bookmarkEnd w:id="66"/>
      <w:r>
        <w:t>. Señal Adquirida por el Oximetro.</w:t>
      </w:r>
    </w:p>
    <w:p w:rsidR="00516A49" w:rsidRDefault="00693D81" w:rsidP="003B41DF">
      <w:pPr>
        <w:jc w:val="center"/>
      </w:pPr>
      <w:r>
        <w:rPr>
          <w:noProof/>
          <w:lang w:eastAsia="es-CO"/>
        </w:rPr>
        <w:drawing>
          <wp:inline distT="0" distB="0" distL="0" distR="0" wp14:anchorId="4C2BFA4C" wp14:editId="4E2E1FEF">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143515">
        <w:t xml:space="preserve">Figura </w:t>
      </w:r>
      <w:r w:rsidR="00143515">
        <w:rPr>
          <w:noProof/>
        </w:rPr>
        <w:t>36</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143515">
        <w:t xml:space="preserve">Tabla </w:t>
      </w:r>
      <w:r w:rsidR="00143515">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C73D92" w:rsidRDefault="00C73D92" w:rsidP="00454C10"/>
    <w:p w:rsidR="00693D81" w:rsidRDefault="00693D81" w:rsidP="00454C10"/>
    <w:p w:rsidR="00693D81" w:rsidRDefault="00693D81" w:rsidP="00693D81">
      <w:pPr>
        <w:pStyle w:val="Descripcin"/>
        <w:keepNext/>
        <w:jc w:val="center"/>
      </w:pPr>
      <w:bookmarkStart w:id="67" w:name="_Ref514381402"/>
      <w:bookmarkStart w:id="68" w:name="_Ref514381413"/>
      <w:r>
        <w:lastRenderedPageBreak/>
        <w:t xml:space="preserve">Tabla </w:t>
      </w:r>
      <w:r>
        <w:fldChar w:fldCharType="begin"/>
      </w:r>
      <w:r>
        <w:instrText xml:space="preserve"> SEQ Tabla \* ARABIC </w:instrText>
      </w:r>
      <w:r>
        <w:fldChar w:fldCharType="separate"/>
      </w:r>
      <w:r w:rsidR="00143515">
        <w:rPr>
          <w:noProof/>
        </w:rPr>
        <w:t>6</w:t>
      </w:r>
      <w:r>
        <w:fldChar w:fldCharType="end"/>
      </w:r>
      <w:bookmarkEnd w:id="68"/>
      <w:r>
        <w:t xml:space="preserve"> </w:t>
      </w:r>
      <w:r w:rsidRPr="00693D81">
        <w:t xml:space="preserve"> Características de la señal de oximetría</w:t>
      </w:r>
      <w:bookmarkEnd w:id="67"/>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limentación oxi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3.3 [v] ó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r w:rsidRPr="00A716E3">
        <w:rPr>
          <w:lang w:val="en-US"/>
        </w:rPr>
        <w:t xml:space="preserve">Procesador de Señal </w:t>
      </w:r>
    </w:p>
    <w:p w:rsidR="00ED0F9A" w:rsidRDefault="00ED0F9A" w:rsidP="00ED0F9A">
      <w:r>
        <w:t>Para la realización del corte de mínimo sangrado se puede procesar cualquiera de las dos opciones presentadas anteriormente. Por un lado, está la señal de electrocardiografía que analiza los potenciales eléctricos emitidos por el corazón y por el otro tenemos la fotopletismografía que analiza el flujo sanguíneo. A continuación, se mostrará el análisis llevado a cabo en cada tipo de señal.</w:t>
      </w:r>
    </w:p>
    <w:p w:rsidR="001A290D" w:rsidRPr="001A290D" w:rsidRDefault="00ED0F9A" w:rsidP="00ED0F9A">
      <w:r>
        <w:t>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A716E3" w:rsidRPr="00ED0F9A" w:rsidRDefault="001A290D" w:rsidP="00ED0F9A">
      <w:pPr>
        <w:autoSpaceDE w:val="0"/>
        <w:autoSpaceDN w:val="0"/>
        <w:adjustRightInd w:val="0"/>
        <w:rPr>
          <w:rFonts w:cs="Times New Roman"/>
          <w:sz w:val="22"/>
        </w:rPr>
      </w:pPr>
      <w:r w:rsidRPr="001A290D">
        <w:t xml:space="preserve">La </w:t>
      </w:r>
      <w:r w:rsidR="00ED0F9A">
        <w:rPr>
          <w:color w:val="FF0000"/>
        </w:rPr>
        <w:fldChar w:fldCharType="begin"/>
      </w:r>
      <w:r w:rsidR="00ED0F9A">
        <w:instrText xml:space="preserve"> REF _Ref514381719 \h </w:instrText>
      </w:r>
      <w:r w:rsidR="00ED0F9A">
        <w:rPr>
          <w:color w:val="FF0000"/>
        </w:rPr>
      </w:r>
      <w:r w:rsidR="00ED0F9A">
        <w:rPr>
          <w:color w:val="FF0000"/>
        </w:rPr>
        <w:fldChar w:fldCharType="separate"/>
      </w:r>
      <w:r w:rsidR="00143515">
        <w:t xml:space="preserve">Figura </w:t>
      </w:r>
      <w:r w:rsidR="00143515">
        <w:rPr>
          <w:noProof/>
        </w:rPr>
        <w:t>37</w:t>
      </w:r>
      <w:r w:rsidR="00ED0F9A">
        <w:rPr>
          <w:color w:val="FF0000"/>
        </w:rPr>
        <w:fldChar w:fldCharType="end"/>
      </w:r>
      <w:r w:rsidRPr="001A290D">
        <w:rPr>
          <w:color w:val="FF0000"/>
        </w:rPr>
        <w:t xml:space="preserve"> </w:t>
      </w:r>
      <w:r w:rsidRPr="001A290D">
        <w:t>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fonocardiograma, que es un registro de los ruidos que produce el corazón (principalmente las válvulas cardíacas) durante su función de bombeo.</w:t>
      </w:r>
      <w:r w:rsidR="00ED0F9A" w:rsidRPr="00ED0F9A">
        <w:rPr>
          <w:rFonts w:cs="Times New Roman"/>
          <w:sz w:val="22"/>
        </w:rPr>
        <w:t xml:space="preserve"> </w:t>
      </w:r>
      <w:r w:rsidR="00ED0F9A">
        <w:rPr>
          <w:rFonts w:cs="Times New Roman"/>
          <w:sz w:val="22"/>
        </w:rPr>
        <w:fldChar w:fldCharType="begin" w:fldLock="1"/>
      </w:r>
      <w:r w:rsidR="00ED0F9A">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00ED0F9A">
        <w:rPr>
          <w:rFonts w:cs="Times New Roman"/>
          <w:sz w:val="22"/>
        </w:rPr>
        <w:fldChar w:fldCharType="separate"/>
      </w:r>
      <w:r w:rsidR="00ED0F9A" w:rsidRPr="00CC7B6C">
        <w:rPr>
          <w:rFonts w:cs="Times New Roman"/>
          <w:noProof/>
          <w:sz w:val="22"/>
        </w:rPr>
        <w:t>(Guyton &amp; Hall, 2011)</w:t>
      </w:r>
      <w:r w:rsidR="00ED0F9A">
        <w:rPr>
          <w:rFonts w:cs="Times New Roman"/>
          <w:sz w:val="22"/>
        </w:rPr>
        <w:fldChar w:fldCharType="end"/>
      </w:r>
      <w:r w:rsidR="00ED0F9A">
        <w:rPr>
          <w:rFonts w:cs="Times New Roman"/>
          <w:sz w:val="22"/>
        </w:rPr>
        <w:t>.</w:t>
      </w:r>
    </w:p>
    <w:p w:rsidR="00ED0F9A" w:rsidRDefault="00ED0F9A" w:rsidP="00ED0F9A">
      <w:pPr>
        <w:pStyle w:val="Descripcin"/>
        <w:keepNext/>
        <w:jc w:val="center"/>
      </w:pPr>
      <w:bookmarkStart w:id="69" w:name="_Ref514381719"/>
      <w:r>
        <w:lastRenderedPageBreak/>
        <w:t xml:space="preserve">Figura </w:t>
      </w:r>
      <w:r>
        <w:fldChar w:fldCharType="begin"/>
      </w:r>
      <w:r>
        <w:instrText xml:space="preserve"> SEQ Figura \* ARABIC </w:instrText>
      </w:r>
      <w:r>
        <w:fldChar w:fldCharType="separate"/>
      </w:r>
      <w:r w:rsidR="00D2566E">
        <w:rPr>
          <w:noProof/>
        </w:rPr>
        <w:t>39</w:t>
      </w:r>
      <w:r>
        <w:fldChar w:fldCharType="end"/>
      </w:r>
      <w:bookmarkEnd w:id="69"/>
      <w:r>
        <w:t>. Señales Captadas Durante un Ciclo Cardiaco</w:t>
      </w:r>
    </w:p>
    <w:p w:rsidR="000268E4" w:rsidRDefault="000268E4" w:rsidP="00ED0F9A">
      <w:pPr>
        <w:jc w:val="center"/>
      </w:pPr>
      <w:r>
        <w:rPr>
          <w:noProof/>
          <w:lang w:eastAsia="es-CO"/>
        </w:rPr>
        <w:drawing>
          <wp:inline distT="0" distB="0" distL="0" distR="0" wp14:anchorId="5A8BE3FF" wp14:editId="43B6951D">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6">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1D4121" w:rsidRPr="005D5134"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00965CF6">
        <w:rPr>
          <w:color w:val="FF0000"/>
          <w:sz w:val="22"/>
        </w:rPr>
        <w:fldChar w:fldCharType="begin"/>
      </w:r>
      <w:r w:rsidR="00965CF6">
        <w:rPr>
          <w:sz w:val="22"/>
        </w:rPr>
        <w:instrText xml:space="preserve"> REF _Ref514381719 \h </w:instrText>
      </w:r>
      <w:r w:rsidR="00965CF6">
        <w:rPr>
          <w:color w:val="FF0000"/>
          <w:sz w:val="22"/>
        </w:rPr>
      </w:r>
      <w:r w:rsidR="00965CF6">
        <w:rPr>
          <w:color w:val="FF0000"/>
          <w:sz w:val="22"/>
        </w:rPr>
        <w:fldChar w:fldCharType="separate"/>
      </w:r>
      <w:r w:rsidR="00143515">
        <w:t xml:space="preserve">Figura </w:t>
      </w:r>
      <w:r w:rsidR="00143515">
        <w:rPr>
          <w:noProof/>
        </w:rPr>
        <w:t>37</w:t>
      </w:r>
      <w:r w:rsidR="00965CF6">
        <w:rPr>
          <w:color w:val="FF0000"/>
          <w:sz w:val="22"/>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D4121" w:rsidRPr="005D5134" w:rsidRDefault="001D4121" w:rsidP="001D4121">
      <w:pPr>
        <w:rPr>
          <w:rFonts w:eastAsiaTheme="minorEastAsia" w:cs="Times New Roman"/>
          <w:sz w:val="22"/>
          <w:lang w:val="es-419"/>
        </w:rPr>
      </w:pPr>
      <w:r w:rsidRPr="005D5134">
        <w:rPr>
          <w:rFonts w:eastAsiaTheme="minorEastAsia" w:cs="Times New Roman"/>
          <w:sz w:val="22"/>
          <w:lang w:val="es-419"/>
        </w:rPr>
        <w:t xml:space="preserve">El complejo QRS es la característica dominante de la señal electrocardiográfica (ECG), </w:t>
      </w:r>
      <w:r w:rsidR="0013731B">
        <w:rPr>
          <w:rFonts w:eastAsiaTheme="minorEastAsia" w:cs="Times New Roman"/>
          <w:sz w:val="22"/>
          <w:lang w:val="es-419"/>
        </w:rPr>
        <w:t xml:space="preserve">y </w:t>
      </w:r>
      <w:r w:rsidR="0013731B" w:rsidRPr="005D5134">
        <w:rPr>
          <w:rFonts w:eastAsiaTheme="minorEastAsia" w:cs="Times New Roman"/>
          <w:sz w:val="22"/>
          <w:lang w:val="es-419"/>
        </w:rPr>
        <w:t>marca</w:t>
      </w:r>
      <w:r w:rsidRPr="005D5134">
        <w:rPr>
          <w:rFonts w:eastAsiaTheme="minorEastAsia" w:cs="Times New Roman"/>
          <w:sz w:val="22"/>
          <w:lang w:val="es-419"/>
        </w:rPr>
        <w:t xml:space="preserve"> el inicio de la presión sístole</w:t>
      </w:r>
      <w:r w:rsidRPr="005D5134">
        <w:rPr>
          <w:sz w:val="22"/>
        </w:rPr>
        <w:t xml:space="preserve">, finalizando </w:t>
      </w:r>
      <w:r w:rsidR="0013731B">
        <w:rPr>
          <w:sz w:val="22"/>
        </w:rPr>
        <w:t xml:space="preserve">esta misma </w:t>
      </w:r>
      <w:r w:rsidRPr="005D5134">
        <w:rPr>
          <w:sz w:val="22"/>
        </w:rPr>
        <w:t>al término de la o</w:t>
      </w:r>
      <w:r w:rsidR="0013731B">
        <w:rPr>
          <w:sz w:val="22"/>
        </w:rPr>
        <w:t xml:space="preserve">nda T. Por ésta razón se realiza </w:t>
      </w:r>
      <w:r w:rsidRPr="005D5134">
        <w:rPr>
          <w:sz w:val="22"/>
        </w:rPr>
        <w:t xml:space="preserve">la sincronización de la onda de corte de mínimo sangrado con la señal ECG, así el control puede distinguir entre sístole o diástole, generando la onda de corte solamente en ésta última fase. </w:t>
      </w:r>
    </w:p>
    <w:p w:rsidR="001D4121" w:rsidRPr="005D5134" w:rsidRDefault="001D4121" w:rsidP="001D4121">
      <w:pPr>
        <w:rPr>
          <w:sz w:val="22"/>
        </w:rPr>
      </w:pPr>
      <w:r w:rsidRPr="005D5134">
        <w:rPr>
          <w:sz w:val="22"/>
        </w:rPr>
        <w:t xml:space="preserve">Para el análisis de la señal </w:t>
      </w:r>
      <w:r w:rsidRPr="005D5134">
        <w:rPr>
          <w:rFonts w:eastAsiaTheme="minorEastAsia"/>
          <w:sz w:val="22"/>
        </w:rPr>
        <w:t>fotopletismografíca</w:t>
      </w:r>
      <w:r w:rsidRPr="005D5134">
        <w:rPr>
          <w:sz w:val="22"/>
        </w:rPr>
        <w:t xml:space="preserve"> no es nada diferente, podemos observar en </w:t>
      </w:r>
      <w:r w:rsidR="0013731B">
        <w:rPr>
          <w:sz w:val="22"/>
        </w:rPr>
        <w:t>la</w:t>
      </w:r>
      <w:r w:rsidRPr="005D5134">
        <w:rPr>
          <w:color w:val="FF0000"/>
          <w:sz w:val="22"/>
        </w:rPr>
        <w:t xml:space="preserve"> </w:t>
      </w:r>
      <w:r w:rsidR="0013731B">
        <w:rPr>
          <w:color w:val="FF0000"/>
          <w:sz w:val="22"/>
        </w:rPr>
        <w:fldChar w:fldCharType="begin"/>
      </w:r>
      <w:r w:rsidR="0013731B">
        <w:rPr>
          <w:color w:val="FF0000"/>
          <w:sz w:val="22"/>
        </w:rPr>
        <w:instrText xml:space="preserve"> REF _Ref514382463 \h </w:instrText>
      </w:r>
      <w:r w:rsidR="0013731B">
        <w:rPr>
          <w:color w:val="FF0000"/>
          <w:sz w:val="22"/>
        </w:rPr>
      </w:r>
      <w:r w:rsidR="0013731B">
        <w:rPr>
          <w:color w:val="FF0000"/>
          <w:sz w:val="22"/>
        </w:rPr>
        <w:fldChar w:fldCharType="separate"/>
      </w:r>
      <w:r w:rsidR="00143515">
        <w:t xml:space="preserve">Figura </w:t>
      </w:r>
      <w:r w:rsidR="00143515">
        <w:rPr>
          <w:noProof/>
        </w:rPr>
        <w:t>38</w:t>
      </w:r>
      <w:r w:rsidR="0013731B">
        <w:rPr>
          <w:color w:val="FF0000"/>
          <w:sz w:val="22"/>
        </w:rPr>
        <w:fldChar w:fldCharType="end"/>
      </w:r>
      <w:r w:rsidR="0013731B">
        <w:rPr>
          <w:color w:val="FF0000"/>
          <w:sz w:val="22"/>
        </w:rPr>
        <w:t xml:space="preserve"> </w:t>
      </w:r>
      <w:r w:rsidRPr="005D5134">
        <w:rPr>
          <w:sz w:val="22"/>
        </w:rPr>
        <w:t>diversas características de pulso entre la señal de electrocardiografía (ECG) color negro y fotopletismografia (PPG) en color azul, grabadas simultáneamente.</w:t>
      </w:r>
    </w:p>
    <w:p w:rsidR="001D4121" w:rsidRPr="005D5134" w:rsidRDefault="001D4121" w:rsidP="001D4121">
      <w:pPr>
        <w:rPr>
          <w:sz w:val="22"/>
        </w:rPr>
      </w:pPr>
      <w:r w:rsidRPr="005D5134">
        <w:rPr>
          <w:sz w:val="22"/>
        </w:rPr>
        <w:t xml:space="preserve">Donde PPI, es la diferencia de tiempo entre las sucesiones de pico de la señal PPG; amplitude, es la altura del pico sistólico desde el pie; slope, es el pico máximo de la primera derivada de cada pulso </w:t>
      </w:r>
      <w:r w:rsidRPr="005D5134">
        <w:rPr>
          <w:sz w:val="22"/>
        </w:rPr>
        <w:lastRenderedPageBreak/>
        <w:t>del volumen de sangre; Tcrest, tiempo necesario para alcanzar el punto máximo desde el pie del mismo pulso; Tdecay,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Selvaraj, Jaryal, Santhosh, Deepak, &amp; Anand, 2009)</w:t>
      </w:r>
      <w:r w:rsidRPr="005D5134">
        <w:rPr>
          <w:sz w:val="22"/>
        </w:rPr>
        <w:fldChar w:fldCharType="end"/>
      </w:r>
      <w:r>
        <w:rPr>
          <w:sz w:val="22"/>
        </w:rPr>
        <w:t>.</w:t>
      </w:r>
    </w:p>
    <w:p w:rsidR="0013731B" w:rsidRDefault="0013731B" w:rsidP="0013731B">
      <w:pPr>
        <w:pStyle w:val="Descripcin"/>
        <w:keepNext/>
        <w:jc w:val="center"/>
      </w:pPr>
      <w:bookmarkStart w:id="70" w:name="_Ref514382463"/>
      <w:r>
        <w:t xml:space="preserve">Figura </w:t>
      </w:r>
      <w:r>
        <w:fldChar w:fldCharType="begin"/>
      </w:r>
      <w:r>
        <w:instrText xml:space="preserve"> SEQ Figura \* ARABIC </w:instrText>
      </w:r>
      <w:r>
        <w:fldChar w:fldCharType="separate"/>
      </w:r>
      <w:r w:rsidR="00D2566E">
        <w:rPr>
          <w:noProof/>
        </w:rPr>
        <w:t>40</w:t>
      </w:r>
      <w:r>
        <w:fldChar w:fldCharType="end"/>
      </w:r>
      <w:bookmarkEnd w:id="70"/>
      <w:r>
        <w:t>. Señal ECG y Oximetría Simultáneamente</w:t>
      </w:r>
    </w:p>
    <w:p w:rsidR="001D4121" w:rsidRDefault="001D4121" w:rsidP="001D4121">
      <w:pPr>
        <w:jc w:val="center"/>
      </w:pPr>
      <w:r>
        <w:rPr>
          <w:noProof/>
          <w:sz w:val="23"/>
          <w:szCs w:val="23"/>
          <w:lang w:eastAsia="es-CO"/>
        </w:rPr>
        <w:drawing>
          <wp:inline distT="0" distB="0" distL="0" distR="0" wp14:anchorId="4E834D74" wp14:editId="1E3F45C4">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7">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674A3D" w:rsidRDefault="005140F7" w:rsidP="001D4121">
      <w:pPr>
        <w:rPr>
          <w:rFonts w:cs="Times New Roman"/>
          <w:sz w:val="22"/>
          <w:highlight w:val="yellow"/>
        </w:rPr>
      </w:pPr>
      <w:r>
        <w:rPr>
          <w:rFonts w:cs="Times New Roman"/>
          <w:sz w:val="22"/>
        </w:rPr>
        <w:t>Gracias a que el</w:t>
      </w:r>
      <w:r w:rsidR="001D4121" w:rsidRPr="00AC2BB1">
        <w:rPr>
          <w:rFonts w:cs="Times New Roman"/>
          <w:sz w:val="22"/>
        </w:rPr>
        <w:t xml:space="preserve"> desfase presente entre las señales PTT </w:t>
      </w:r>
      <w:r>
        <w:rPr>
          <w:rFonts w:cs="Times New Roman"/>
          <w:sz w:val="22"/>
        </w:rPr>
        <w:t>se mantiene a lo largo de la onda</w:t>
      </w:r>
      <w:r w:rsidR="00674A3D">
        <w:rPr>
          <w:rFonts w:cs="Times New Roman"/>
          <w:sz w:val="22"/>
        </w:rPr>
        <w:t>,</w:t>
      </w:r>
      <w:r>
        <w:rPr>
          <w:rFonts w:cs="Times New Roman"/>
          <w:sz w:val="22"/>
        </w:rPr>
        <w:t xml:space="preserve"> es posible </w:t>
      </w:r>
      <w:r w:rsidR="001D4121" w:rsidRPr="00AC2BB1">
        <w:rPr>
          <w:rFonts w:cs="Times New Roman"/>
          <w:sz w:val="22"/>
        </w:rPr>
        <w:t xml:space="preserve">caracterizar </w:t>
      </w:r>
      <w:r>
        <w:rPr>
          <w:rFonts w:cs="Times New Roman"/>
          <w:sz w:val="22"/>
        </w:rPr>
        <w:t>el</w:t>
      </w:r>
      <w:r w:rsidR="001D4121" w:rsidRPr="00AC2BB1">
        <w:rPr>
          <w:rFonts w:cs="Times New Roman"/>
          <w:sz w:val="22"/>
        </w:rPr>
        <w:t xml:space="preserve"> corte de mínimo sangrado, </w:t>
      </w:r>
      <w:r w:rsidR="00674A3D">
        <w:rPr>
          <w:rFonts w:cs="Times New Roman"/>
          <w:sz w:val="22"/>
        </w:rPr>
        <w:t xml:space="preserve">partiendo de la señal de oximetría y derivando de esta la </w:t>
      </w:r>
      <w:r w:rsidR="00674A3D" w:rsidRPr="00674A3D">
        <w:rPr>
          <w:rFonts w:cs="Times New Roman"/>
          <w:sz w:val="22"/>
        </w:rPr>
        <w:t>presión sistólica y diastólica necesarias para nuestro corte de mínimo sangrado.</w:t>
      </w:r>
      <w:r w:rsidR="001D4121" w:rsidRPr="00674A3D">
        <w:rPr>
          <w:rFonts w:cs="Times New Roman"/>
          <w:sz w:val="22"/>
        </w:rPr>
        <w:t xml:space="preserve">  </w:t>
      </w:r>
    </w:p>
    <w:p w:rsidR="001D4121" w:rsidRPr="00AC2BB1" w:rsidRDefault="001D4121" w:rsidP="001D4121">
      <w:pPr>
        <w:rPr>
          <w:rFonts w:cs="Times New Roman"/>
          <w:sz w:val="22"/>
        </w:rPr>
      </w:pPr>
      <w:r w:rsidRPr="00674A3D">
        <w:rPr>
          <w:rFonts w:cs="Times New Roman"/>
          <w:sz w:val="22"/>
          <w:highlight w:val="yellow"/>
        </w:rPr>
        <w:t xml:space="preserve">En este caso el comienzo de la presión sístole tiene lugar al inicio o pie de la señal </w:t>
      </w:r>
      <w:r w:rsidRPr="00674A3D">
        <w:rPr>
          <w:rFonts w:eastAsiaTheme="minorEastAsia" w:cs="Times New Roman"/>
          <w:sz w:val="22"/>
          <w:highlight w:val="yellow"/>
        </w:rPr>
        <w:t>fotopletismografíca</w:t>
      </w:r>
      <w:r w:rsidRPr="00674A3D">
        <w:rPr>
          <w:rFonts w:cs="Times New Roman"/>
          <w:sz w:val="22"/>
          <w:highlight w:val="yellow"/>
        </w:rPr>
        <w:t xml:space="preserve"> (PPG) y, finaliza término medio de esta misma. Por ésta razón se realizó la sincronización de la onda de corte de mínimo sangrado con la señal PPG, tomando de referencia el pico más alto y dándole un desfase de 400 ms gracias al desfase apreciado en la </w:t>
      </w:r>
      <w:r w:rsidR="00674A3D" w:rsidRPr="00674A3D">
        <w:rPr>
          <w:rFonts w:cs="Times New Roman"/>
          <w:sz w:val="22"/>
          <w:highlight w:val="yellow"/>
        </w:rPr>
        <w:fldChar w:fldCharType="begin"/>
      </w:r>
      <w:r w:rsidR="00674A3D" w:rsidRPr="00674A3D">
        <w:rPr>
          <w:rFonts w:cs="Times New Roman"/>
          <w:sz w:val="22"/>
          <w:highlight w:val="yellow"/>
        </w:rPr>
        <w:instrText xml:space="preserve"> REF _Ref514383145 \h </w:instrText>
      </w:r>
      <w:r w:rsidR="00674A3D" w:rsidRPr="00674A3D">
        <w:rPr>
          <w:rFonts w:cs="Times New Roman"/>
          <w:sz w:val="22"/>
          <w:highlight w:val="yellow"/>
        </w:rPr>
      </w:r>
      <w:r w:rsidR="00674A3D">
        <w:rPr>
          <w:rFonts w:cs="Times New Roman"/>
          <w:sz w:val="22"/>
          <w:highlight w:val="yellow"/>
        </w:rPr>
        <w:instrText xml:space="preserve"> \* MERGEFORMAT </w:instrText>
      </w:r>
      <w:r w:rsidR="00674A3D" w:rsidRPr="00674A3D">
        <w:rPr>
          <w:rFonts w:cs="Times New Roman"/>
          <w:sz w:val="22"/>
          <w:highlight w:val="yellow"/>
        </w:rPr>
        <w:fldChar w:fldCharType="separate"/>
      </w:r>
      <w:r w:rsidR="00143515" w:rsidRPr="00143515">
        <w:rPr>
          <w:highlight w:val="yellow"/>
        </w:rPr>
        <w:t xml:space="preserve">Figura </w:t>
      </w:r>
      <w:r w:rsidR="00143515" w:rsidRPr="00143515">
        <w:rPr>
          <w:noProof/>
          <w:highlight w:val="yellow"/>
        </w:rPr>
        <w:t>39</w:t>
      </w:r>
      <w:r w:rsidR="00674A3D" w:rsidRPr="00674A3D">
        <w:rPr>
          <w:rFonts w:cs="Times New Roman"/>
          <w:sz w:val="22"/>
          <w:highlight w:val="yellow"/>
        </w:rPr>
        <w:fldChar w:fldCharType="end"/>
      </w:r>
      <w:r w:rsidR="00674A3D" w:rsidRPr="00674A3D">
        <w:rPr>
          <w:rFonts w:cs="Times New Roman"/>
          <w:sz w:val="22"/>
          <w:highlight w:val="yellow"/>
        </w:rPr>
        <w:t xml:space="preserve">, </w:t>
      </w:r>
      <w:r w:rsidRPr="00674A3D">
        <w:rPr>
          <w:rFonts w:cs="Times New Roman"/>
          <w:sz w:val="22"/>
          <w:highlight w:val="yellow"/>
        </w:rPr>
        <w:t>donde las señales fueron tomadas con nuestro ecg y oximetría simultáneamente.</w:t>
      </w:r>
    </w:p>
    <w:p w:rsidR="00674A3D" w:rsidRDefault="00674A3D" w:rsidP="00674A3D">
      <w:pPr>
        <w:pStyle w:val="Descripcin"/>
        <w:keepNext/>
        <w:jc w:val="center"/>
      </w:pPr>
      <w:bookmarkStart w:id="71" w:name="_Ref514383145"/>
      <w:r>
        <w:lastRenderedPageBreak/>
        <w:t xml:space="preserve">Figura </w:t>
      </w:r>
      <w:r>
        <w:fldChar w:fldCharType="begin"/>
      </w:r>
      <w:r>
        <w:instrText xml:space="preserve"> SEQ Figura \* ARABIC </w:instrText>
      </w:r>
      <w:r>
        <w:fldChar w:fldCharType="separate"/>
      </w:r>
      <w:r w:rsidR="00D2566E">
        <w:rPr>
          <w:noProof/>
        </w:rPr>
        <w:t>41</w:t>
      </w:r>
      <w:r>
        <w:fldChar w:fldCharType="end"/>
      </w:r>
      <w:bookmarkEnd w:id="71"/>
      <w:r>
        <w:t>. Señal ECG y de Oximetría adquiridas simultáneamente.</w:t>
      </w:r>
    </w:p>
    <w:p w:rsidR="001D4121" w:rsidRPr="00E3569F" w:rsidRDefault="001D4121" w:rsidP="00E3569F">
      <w:pPr>
        <w:jc w:val="center"/>
        <w:rPr>
          <w:rFonts w:eastAsiaTheme="minorEastAsia" w:cs="Times New Roman"/>
          <w:sz w:val="22"/>
        </w:rPr>
      </w:pPr>
      <w:r w:rsidRPr="00AC2BB1">
        <w:rPr>
          <w:rFonts w:eastAsiaTheme="minorEastAsia" w:cs="Times New Roman"/>
          <w:noProof/>
          <w:sz w:val="22"/>
          <w:lang w:eastAsia="es-CO"/>
        </w:rPr>
        <w:drawing>
          <wp:inline distT="0" distB="0" distL="0" distR="0" wp14:anchorId="7C6435E2" wp14:editId="2B741C75">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8">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fldChar w:fldCharType="separate"/>
      </w:r>
      <w:r w:rsidR="00B653CC" w:rsidRPr="00B653CC">
        <w:rPr>
          <w:rFonts w:ascii="Times New Roman" w:hAnsi="Times New Roman" w:cs="Times New Roman"/>
        </w:rPr>
        <w:t xml:space="preserve">Figura </w:t>
      </w:r>
      <w:r w:rsidR="00B653CC" w:rsidRPr="00B653CC">
        <w:rPr>
          <w:rFonts w:ascii="Times New Roman" w:hAnsi="Times New Roman" w:cs="Times New Roman"/>
          <w:noProof/>
        </w:rPr>
        <w:t>42</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72" w:name="_Ref514383347"/>
      <w:r>
        <w:t xml:space="preserve">Figura </w:t>
      </w:r>
      <w:r>
        <w:fldChar w:fldCharType="begin"/>
      </w:r>
      <w:r>
        <w:instrText xml:space="preserve"> SEQ Figura \* ARABIC </w:instrText>
      </w:r>
      <w:r>
        <w:fldChar w:fldCharType="separate"/>
      </w:r>
      <w:r w:rsidR="00D2566E">
        <w:rPr>
          <w:noProof/>
        </w:rPr>
        <w:t>42</w:t>
      </w:r>
      <w:r>
        <w:fldChar w:fldCharType="end"/>
      </w:r>
      <w:bookmarkEnd w:id="72"/>
      <w:r>
        <w:t>. Diagrama de Pines del PIC16F688</w:t>
      </w:r>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14:anchorId="20748A00" wp14:editId="31DEDF25">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9">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El convertidor analógico digital permite la conversión de una señal de entrada analógica a una representación binaria de 10 bits de esa señal.</w:t>
      </w:r>
    </w:p>
    <w:p w:rsidR="001D4121" w:rsidRPr="00AC2BB1" w:rsidRDefault="001D4121" w:rsidP="001D4121">
      <w:pPr>
        <w:rPr>
          <w:rFonts w:cs="Times New Roman"/>
          <w:sz w:val="22"/>
        </w:rPr>
      </w:pPr>
      <w:r w:rsidRPr="00AC2BB1">
        <w:rPr>
          <w:rFonts w:cs="Times New Roman"/>
          <w:sz w:val="22"/>
        </w:rPr>
        <w:lastRenderedPageBreak/>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Tad):</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w:t>
      </w:r>
      <w:r w:rsidRPr="00942E92">
        <w:rPr>
          <w:rFonts w:eastAsiaTheme="minorEastAsia" w:cs="Times New Roman"/>
          <w:szCs w:val="24"/>
          <w:lang w:val="es-419"/>
        </w:rPr>
        <w:lastRenderedPageBreak/>
        <w:t xml:space="preserve">dirigir el funcionamiento del Conversor A/D. La rutina señalada fue escrita en lenguaje de programación C, utilizando como editor de texto PIC C Compiler. </w:t>
      </w:r>
    </w:p>
    <w:p w:rsidR="001D4121" w:rsidRPr="00942E92" w:rsidRDefault="001D4121" w:rsidP="00942E92">
      <w:pPr>
        <w:rPr>
          <w:rFonts w:cs="Times New Roman"/>
          <w:szCs w:val="24"/>
        </w:rPr>
      </w:pPr>
      <w:r w:rsidRPr="009E18D5">
        <w:rPr>
          <w:rFonts w:cs="Times New Roman"/>
          <w:b/>
          <w:i/>
          <w:szCs w:val="24"/>
        </w:rPr>
        <w:t>PIC C Compiler</w:t>
      </w:r>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ramar microcontroladores PIC (.</w:t>
      </w:r>
      <w:r w:rsidRPr="009E18D5">
        <w:rPr>
          <w:rFonts w:cs="Times New Roman"/>
          <w:szCs w:val="24"/>
        </w:rPr>
        <w:t xml:space="preserve">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73" w:name="_Toc514403919"/>
      <w:r>
        <w:lastRenderedPageBreak/>
        <w:t>Control de Potencia</w:t>
      </w:r>
      <w:bookmarkEnd w:id="73"/>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1F43BF" w:rsidRPr="00EA670D">
        <w:rPr>
          <w:b/>
        </w:rPr>
      </w:r>
      <w:r w:rsidR="00EA670D">
        <w:rPr>
          <w:b/>
        </w:rPr>
        <w:instrText xml:space="preserve"> \* MERGEFORMAT </w:instrText>
      </w:r>
      <w:r w:rsidR="001F43BF" w:rsidRPr="00EA670D">
        <w:rPr>
          <w:b/>
        </w:rPr>
        <w:fldChar w:fldCharType="separate"/>
      </w:r>
      <w:r w:rsidR="001F43BF" w:rsidRPr="00EA670D">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Temperatura de Funcionamiento entre -40Cº y 150 Cº</w:t>
      </w:r>
    </w:p>
    <w:p w:rsidR="0053768B" w:rsidRPr="0053768B" w:rsidRDefault="0053768B" w:rsidP="0053768B">
      <w:r>
        <w:t>Potencia máxima 1200W</w:t>
      </w:r>
      <w:bookmarkStart w:id="74" w:name="_GoBack"/>
      <w:bookmarkEnd w:id="74"/>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9E18D5" w:rsidRDefault="009E18D5" w:rsidP="009E18D5">
      <w:pPr>
        <w:pStyle w:val="Descripcin"/>
        <w:keepNext/>
        <w:jc w:val="center"/>
      </w:pPr>
      <w:bookmarkStart w:id="75" w:name="_Ref514384602"/>
      <w:r>
        <w:t xml:space="preserve">Figura </w:t>
      </w:r>
      <w:r>
        <w:fldChar w:fldCharType="begin"/>
      </w:r>
      <w:r>
        <w:instrText xml:space="preserve"> SEQ Figura \* ARABIC </w:instrText>
      </w:r>
      <w:r>
        <w:fldChar w:fldCharType="separate"/>
      </w:r>
      <w:r w:rsidR="00D2566E">
        <w:rPr>
          <w:noProof/>
        </w:rPr>
        <w:t>43</w:t>
      </w:r>
      <w:r>
        <w:fldChar w:fldCharType="end"/>
      </w:r>
      <w:bookmarkEnd w:id="75"/>
      <w:r>
        <w:t>. Diagrama de Bloques Para el Sistema de Control de Potencia</w:t>
      </w:r>
    </w:p>
    <w:p w:rsidR="00244157" w:rsidRDefault="009E18D5" w:rsidP="00244157">
      <w:pPr>
        <w:keepNext/>
      </w:pPr>
      <w:r>
        <w:rPr>
          <w:noProof/>
          <w:lang w:eastAsia="es-CO"/>
        </w:rPr>
        <w:drawing>
          <wp:inline distT="0" distB="0" distL="0" distR="0" wp14:anchorId="4E234A4F" wp14:editId="3AE6978F">
            <wp:extent cx="5612130" cy="2785745"/>
            <wp:effectExtent l="0" t="0" r="762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a:blip r:embed="rId50">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F90A20"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lastRenderedPageBreak/>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143515">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F90A20"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F90A20"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6" w:name="_Ref514384463"/>
      <w:r>
        <w:t xml:space="preserve">Figura </w:t>
      </w:r>
      <w:r>
        <w:fldChar w:fldCharType="begin"/>
      </w:r>
      <w:r>
        <w:instrText xml:space="preserve"> SEQ Figura \* ARABIC </w:instrText>
      </w:r>
      <w:r>
        <w:fldChar w:fldCharType="separate"/>
      </w:r>
      <w:r w:rsidR="00D2566E">
        <w:rPr>
          <w:noProof/>
        </w:rPr>
        <w:t>44</w:t>
      </w:r>
      <w:r>
        <w:fldChar w:fldCharType="end"/>
      </w:r>
      <w:bookmarkEnd w:id="76"/>
      <w:r>
        <w:t>. Regulación y Control de Potencia DC</w:t>
      </w:r>
    </w:p>
    <w:p w:rsidR="00593CE9" w:rsidRDefault="00593CE9" w:rsidP="009E18D5">
      <w:pPr>
        <w:keepNext/>
        <w:jc w:val="center"/>
      </w:pPr>
      <w:r>
        <w:rPr>
          <w:noProof/>
          <w:lang w:eastAsia="es-CO"/>
        </w:rPr>
        <w:drawing>
          <wp:inline distT="0" distB="0" distL="0" distR="0" wp14:anchorId="3B512124" wp14:editId="327133E7">
            <wp:extent cx="4710223" cy="3043011"/>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1">
                      <a:extLst>
                        <a:ext uri="{28A0092B-C50C-407E-A947-70E740481C1C}">
                          <a14:useLocalDpi xmlns:a14="http://schemas.microsoft.com/office/drawing/2010/main" val="0"/>
                        </a:ext>
                      </a:extLst>
                    </a:blip>
                    <a:srcRect t="2600" b="16811"/>
                    <a:stretch/>
                  </pic:blipFill>
                  <pic:spPr bwMode="auto">
                    <a:xfrm>
                      <a:off x="0" y="0"/>
                      <a:ext cx="4792243" cy="3096000"/>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143515">
        <w:t xml:space="preserve">Figura </w:t>
      </w:r>
      <w:r w:rsidR="00143515">
        <w:rPr>
          <w:noProof/>
        </w:rPr>
        <w:t>42</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w:t>
      </w:r>
      <w:r>
        <w:lastRenderedPageBreak/>
        <w:t xml:space="preserve">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w:t>
      </w:r>
      <w:r w:rsidR="00B65285">
        <w:t>tanto,</w:t>
      </w:r>
      <w:r>
        <w:t xml:space="preserve">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w:t>
      </w:r>
      <w:r w:rsidRPr="00ED05F6">
        <w:rPr>
          <w:highlight w:val="yellow"/>
        </w:rPr>
        <w:t>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77" w:name="_Toc514403920"/>
      <w:r>
        <w:t>Alimentación</w:t>
      </w:r>
      <w:bookmarkEnd w:id="77"/>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143515">
        <w:t>3.3.4</w:t>
      </w:r>
      <w:r w:rsidR="00141E67">
        <w:fldChar w:fldCharType="end"/>
      </w:r>
      <w:r w:rsidR="002735EF">
        <w:t>.</w:t>
      </w:r>
    </w:p>
    <w:p w:rsidR="009C31B5" w:rsidRPr="009C31B5" w:rsidRDefault="00CC718B" w:rsidP="00090C0C">
      <w:pPr>
        <w:pStyle w:val="Ttulo2"/>
      </w:pPr>
      <w:bookmarkStart w:id="78" w:name="_Toc514403921"/>
      <w:r>
        <w:lastRenderedPageBreak/>
        <w:t xml:space="preserve">Funcionamiento </w:t>
      </w:r>
      <w:r w:rsidR="0053744A">
        <w:t xml:space="preserve">del </w:t>
      </w:r>
      <w:r>
        <w:t>electrobisturí</w:t>
      </w:r>
      <w:bookmarkEnd w:id="78"/>
    </w:p>
    <w:p w:rsidR="002158F0" w:rsidRDefault="002158F0" w:rsidP="002158F0">
      <w:pPr>
        <w:pStyle w:val="Descripcin"/>
        <w:keepNext/>
        <w:jc w:val="center"/>
      </w:pPr>
      <w:bookmarkStart w:id="79" w:name="_Ref514384622"/>
      <w:r>
        <w:t xml:space="preserve">Figura </w:t>
      </w:r>
      <w:r>
        <w:fldChar w:fldCharType="begin"/>
      </w:r>
      <w:r>
        <w:instrText xml:space="preserve"> SEQ Figura \* ARABIC </w:instrText>
      </w:r>
      <w:r>
        <w:fldChar w:fldCharType="separate"/>
      </w:r>
      <w:r w:rsidR="00D2566E">
        <w:rPr>
          <w:noProof/>
        </w:rPr>
        <w:t>45</w:t>
      </w:r>
      <w:r>
        <w:fldChar w:fldCharType="end"/>
      </w:r>
      <w:bookmarkEnd w:id="79"/>
      <w:r>
        <w:t>. Representación del Funcionamiento del Equipo en Maquina de Estado</w:t>
      </w:r>
    </w:p>
    <w:p w:rsidR="0053744A" w:rsidRDefault="0053744A" w:rsidP="002158F0">
      <w:pPr>
        <w:jc w:val="center"/>
      </w:pPr>
      <w:r>
        <w:rPr>
          <w:noProof/>
          <w:lang w:eastAsia="es-CO"/>
        </w:rPr>
        <w:drawing>
          <wp:inline distT="0" distB="0" distL="0" distR="0" wp14:anchorId="3BE0E5E2" wp14:editId="3DDFD516">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002158F0">
        <w:rPr>
          <w:highlight w:val="yellow"/>
        </w:rPr>
        <w:fldChar w:fldCharType="begin"/>
      </w:r>
      <w:r w:rsidR="002158F0">
        <w:instrText xml:space="preserve"> REF _Ref514384622 \h </w:instrText>
      </w:r>
      <w:r w:rsidR="002158F0">
        <w:rPr>
          <w:highlight w:val="yellow"/>
        </w:rPr>
      </w:r>
      <w:r w:rsidR="002158F0">
        <w:rPr>
          <w:highlight w:val="yellow"/>
        </w:rPr>
        <w:fldChar w:fldCharType="separate"/>
      </w:r>
      <w:r w:rsidR="00143515">
        <w:t xml:space="preserve">Figura </w:t>
      </w:r>
      <w:r w:rsidR="00143515">
        <w:rPr>
          <w:noProof/>
        </w:rPr>
        <w:t>43</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r>
        <w:fldChar w:fldCharType="begin"/>
      </w:r>
      <w:r>
        <w:instrText xml:space="preserve"> SEQ Figura \* ARABIC </w:instrText>
      </w:r>
      <w:r>
        <w:fldChar w:fldCharType="separate"/>
      </w:r>
      <w:r w:rsidR="00D2566E">
        <w:rPr>
          <w:noProof/>
        </w:rPr>
        <w:t>46</w:t>
      </w:r>
      <w:r>
        <w:fldChar w:fldCharType="end"/>
      </w:r>
      <w:r>
        <w:t>. Placa de Retorno de dos Secciones Conductoras.</w:t>
      </w:r>
    </w:p>
    <w:p w:rsidR="0053744A" w:rsidRDefault="0053744A" w:rsidP="0053744A">
      <w:pPr>
        <w:keepNext/>
        <w:jc w:val="center"/>
      </w:pPr>
      <w:r>
        <w:rPr>
          <w:noProof/>
          <w:lang w:eastAsia="es-CO"/>
        </w:rPr>
        <w:drawing>
          <wp:inline distT="0" distB="0" distL="0" distR="0" wp14:anchorId="4EFE797E" wp14:editId="1387C213">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143515">
        <w:t xml:space="preserve">Figura </w:t>
      </w:r>
      <w:r w:rsidR="00143515">
        <w:rPr>
          <w:noProof/>
        </w:rPr>
        <w:t>45</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80" w:name="_Ref514400921"/>
      <w:r>
        <w:lastRenderedPageBreak/>
        <w:t xml:space="preserve">Figura </w:t>
      </w:r>
      <w:r>
        <w:fldChar w:fldCharType="begin"/>
      </w:r>
      <w:r>
        <w:instrText xml:space="preserve"> SEQ Figura \* ARABIC </w:instrText>
      </w:r>
      <w:r>
        <w:fldChar w:fldCharType="separate"/>
      </w:r>
      <w:r w:rsidR="00D2566E">
        <w:rPr>
          <w:noProof/>
        </w:rPr>
        <w:t>47</w:t>
      </w:r>
      <w:r>
        <w:fldChar w:fldCharType="end"/>
      </w:r>
      <w:bookmarkEnd w:id="80"/>
      <w:r>
        <w:t>. Advertencia Placa de Retorno Ausente o Mal Puesta.</w:t>
      </w:r>
    </w:p>
    <w:p w:rsidR="0053744A" w:rsidRDefault="0053744A" w:rsidP="0053744A">
      <w:pPr>
        <w:keepNext/>
        <w:jc w:val="center"/>
      </w:pPr>
      <w:r>
        <w:rPr>
          <w:noProof/>
          <w:lang w:eastAsia="es-CO"/>
        </w:rPr>
        <w:drawing>
          <wp:inline distT="0" distB="0" distL="0" distR="0" wp14:anchorId="5A2D0A93" wp14:editId="0CFB81AC">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p>
    <w:p w:rsidR="00272D57" w:rsidRDefault="00272D57" w:rsidP="00272D57">
      <w:pPr>
        <w:pStyle w:val="Descripcin"/>
        <w:keepNext/>
        <w:jc w:val="center"/>
      </w:pPr>
      <w:r>
        <w:t xml:space="preserve">Figura </w:t>
      </w:r>
      <w:r>
        <w:fldChar w:fldCharType="begin"/>
      </w:r>
      <w:r>
        <w:instrText xml:space="preserve"> SEQ Figura \* ARABIC </w:instrText>
      </w:r>
      <w:r>
        <w:fldChar w:fldCharType="separate"/>
      </w:r>
      <w:r w:rsidR="00D2566E">
        <w:rPr>
          <w:noProof/>
        </w:rPr>
        <w:t>48</w:t>
      </w:r>
      <w:r>
        <w:fldChar w:fldCharType="end"/>
      </w:r>
      <w:r>
        <w:t xml:space="preserve">. Lápiz de Electrocirugia. </w:t>
      </w:r>
    </w:p>
    <w:p w:rsidR="0053744A" w:rsidRDefault="0053744A" w:rsidP="0053744A">
      <w:pPr>
        <w:keepNext/>
        <w:jc w:val="center"/>
      </w:pPr>
      <w:r>
        <w:rPr>
          <w:noProof/>
          <w:lang w:eastAsia="es-CO"/>
        </w:rPr>
        <w:drawing>
          <wp:inline distT="0" distB="0" distL="0" distR="0" wp14:anchorId="27AA55EA" wp14:editId="4CAEAED9">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81" w:name="_Toc514403922"/>
      <w:r>
        <w:lastRenderedPageBreak/>
        <w:t>Diseño de Interfaz del Usuario</w:t>
      </w:r>
      <w:bookmarkEnd w:id="81"/>
    </w:p>
    <w:p w:rsidR="00784480" w:rsidRDefault="00784480" w:rsidP="00784480">
      <w:r>
        <w:t>Se optó por proporcionarle una interface táctil al usuario, por lo cual el equipo cuenta con un display marca tal tal tal de</w:t>
      </w:r>
      <w:r w:rsidR="00A44364">
        <w:t xml:space="preserve"> 7”. El diseño de la interface HMI</w:t>
      </w:r>
      <w:r>
        <w:t xml:space="preserve"> brinda al usuario de una forma fácil e intutiva el control de la potencia del equipo, aparte le brinda información al usuario del estado de la placa de retorno y de si está disponible el uso del corte MinDo.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6021FF" w:rsidRDefault="006021FF" w:rsidP="006021FF">
      <w:pPr>
        <w:pStyle w:val="Descripcin"/>
        <w:keepNext/>
        <w:jc w:val="center"/>
      </w:pPr>
      <w:r>
        <w:t xml:space="preserve">Figura </w:t>
      </w:r>
      <w:r>
        <w:fldChar w:fldCharType="begin"/>
      </w:r>
      <w:r>
        <w:instrText xml:space="preserve"> SEQ Figura \* ARABIC </w:instrText>
      </w:r>
      <w:r>
        <w:fldChar w:fldCharType="separate"/>
      </w:r>
      <w:r w:rsidR="00D2566E">
        <w:rPr>
          <w:noProof/>
        </w:rPr>
        <w:t>49</w:t>
      </w:r>
      <w:r>
        <w:fldChar w:fldCharType="end"/>
      </w:r>
      <w:r>
        <w:t>.</w:t>
      </w:r>
    </w:p>
    <w:p w:rsidR="00282CC8" w:rsidRDefault="00282CC8" w:rsidP="006021FF">
      <w:pPr>
        <w:jc w:val="center"/>
      </w:pPr>
      <w:r>
        <w:rPr>
          <w:noProof/>
          <w:lang w:eastAsia="es-CO"/>
        </w:rPr>
        <w:drawing>
          <wp:inline distT="0" distB="0" distL="0" distR="0" wp14:anchorId="6476A78D" wp14:editId="3706BB91">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82" w:name="_Toc514403923"/>
      <w:r>
        <w:t>Diseño de Carcasas</w:t>
      </w:r>
      <w:bookmarkEnd w:id="82"/>
    </w:p>
    <w:p w:rsidR="002B0073" w:rsidRDefault="00447581" w:rsidP="002B0073">
      <w:r w:rsidRPr="00447581">
        <w:rPr>
          <w:highlight w:val="yellow"/>
        </w:rPr>
        <w:t xml:space="preserve">Poner vista Explosionada del modelo en solid </w:t>
      </w:r>
      <w:r w:rsidR="003F74DD">
        <w:rPr>
          <w:highlight w:val="yellow"/>
        </w:rPr>
        <w:t>Works</w:t>
      </w:r>
    </w:p>
    <w:p w:rsidR="003F74DD" w:rsidRDefault="003F74DD" w:rsidP="002B0073"/>
    <w:p w:rsidR="002B0073" w:rsidRPr="002B0073" w:rsidRDefault="002B0073" w:rsidP="002B0073">
      <w:pPr>
        <w:pStyle w:val="Ttulo1"/>
      </w:pPr>
      <w:bookmarkStart w:id="83" w:name="_Toc514403924"/>
      <w:r>
        <w:lastRenderedPageBreak/>
        <w:t>Pruebas y Validación de la Unidad Electroquirúrgica</w:t>
      </w:r>
      <w:bookmarkEnd w:id="83"/>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del medicoooaa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6021FF">
      <w:pPr>
        <w:pStyle w:val="Descripcin"/>
        <w:keepNext/>
        <w:jc w:val="center"/>
      </w:pPr>
      <w:r>
        <w:t xml:space="preserve">Figura </w:t>
      </w:r>
      <w:r w:rsidR="00536EB3">
        <w:fldChar w:fldCharType="begin"/>
      </w:r>
      <w:r w:rsidR="00536EB3">
        <w:instrText xml:space="preserve"> SEQ Figura \* ARABIC </w:instrText>
      </w:r>
      <w:r w:rsidR="00536EB3">
        <w:fldChar w:fldCharType="separate"/>
      </w:r>
      <w:r w:rsidR="00D2566E">
        <w:rPr>
          <w:noProof/>
        </w:rPr>
        <w:t>50</w:t>
      </w:r>
      <w:r w:rsidR="00536EB3">
        <w:fldChar w:fldCharType="end"/>
      </w:r>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1856805F" wp14:editId="4987760E">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84" w:name="_Toc514403925"/>
      <w:r w:rsidR="002B0073">
        <w:t>Validación Control de Potencia</w:t>
      </w:r>
      <w:bookmarkEnd w:id="84"/>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143515">
        <w:t xml:space="preserve">Figura </w:t>
      </w:r>
      <w:r w:rsidR="00143515">
        <w:rPr>
          <w:noProof/>
        </w:rPr>
        <w:t>49</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85" w:name="_Ref514261596"/>
      <w:bookmarkStart w:id="86" w:name="_Ref514261770"/>
      <w:r>
        <w:t xml:space="preserve">Figura </w:t>
      </w:r>
      <w:r w:rsidR="00536EB3">
        <w:fldChar w:fldCharType="begin"/>
      </w:r>
      <w:r w:rsidR="00536EB3">
        <w:instrText xml:space="preserve"> SEQ Figura \* ARABIC </w:instrText>
      </w:r>
      <w:r w:rsidR="00536EB3">
        <w:fldChar w:fldCharType="separate"/>
      </w:r>
      <w:r w:rsidR="00D2566E">
        <w:rPr>
          <w:noProof/>
        </w:rPr>
        <w:t>51</w:t>
      </w:r>
      <w:r w:rsidR="00536EB3">
        <w:fldChar w:fldCharType="end"/>
      </w:r>
      <w:bookmarkEnd w:id="86"/>
      <w:r>
        <w:t>.</w:t>
      </w:r>
      <w:r w:rsidR="00611355">
        <w:t xml:space="preserve"> Banco de resistencias.</w:t>
      </w:r>
      <w:bookmarkEnd w:id="85"/>
    </w:p>
    <w:p w:rsidR="00AD139C" w:rsidRDefault="00AD139C" w:rsidP="00AD139C">
      <w:pPr>
        <w:jc w:val="center"/>
      </w:pPr>
      <w:r>
        <w:rPr>
          <w:noProof/>
          <w:lang w:eastAsia="es-CO"/>
        </w:rPr>
        <w:drawing>
          <wp:inline distT="0" distB="0" distL="0" distR="0" wp14:anchorId="6CC8E41B" wp14:editId="71E3C4A9">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57">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143515">
        <w:t xml:space="preserve">Figura </w:t>
      </w:r>
      <w:r w:rsidR="00143515">
        <w:rPr>
          <w:noProof/>
        </w:rPr>
        <w:t>50</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87" w:name="_Ref514265194"/>
      <w:r>
        <w:lastRenderedPageBreak/>
        <w:t xml:space="preserve">Figura </w:t>
      </w:r>
      <w:r w:rsidR="00536EB3">
        <w:fldChar w:fldCharType="begin"/>
      </w:r>
      <w:r w:rsidR="00536EB3">
        <w:instrText xml:space="preserve"> SEQ Figura \* ARABIC </w:instrText>
      </w:r>
      <w:r w:rsidR="00536EB3">
        <w:fldChar w:fldCharType="separate"/>
      </w:r>
      <w:r w:rsidR="00D2566E">
        <w:rPr>
          <w:noProof/>
        </w:rPr>
        <w:t>52</w:t>
      </w:r>
      <w:r w:rsidR="00536EB3">
        <w:fldChar w:fldCharType="end"/>
      </w:r>
      <w:bookmarkEnd w:id="87"/>
      <w:r>
        <w:t>. Etapa de prueba de potencia.</w:t>
      </w:r>
    </w:p>
    <w:p w:rsidR="0005763E" w:rsidRDefault="00B51E5B" w:rsidP="00A605D3">
      <w:pPr>
        <w:jc w:val="center"/>
      </w:pPr>
      <w:r>
        <w:rPr>
          <w:noProof/>
          <w:lang w:eastAsia="es-CO"/>
        </w:rPr>
        <w:drawing>
          <wp:inline distT="0" distB="0" distL="0" distR="0" wp14:anchorId="49FC741D" wp14:editId="74FF6BF3">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58">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143515">
        <w:t xml:space="preserve">Figura </w:t>
      </w:r>
      <w:r w:rsidR="00143515">
        <w:rPr>
          <w:noProof/>
        </w:rPr>
        <w:t>51</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88" w:name="_Ref514267064"/>
      <w:r>
        <w:lastRenderedPageBreak/>
        <w:t xml:space="preserve">Figura </w:t>
      </w:r>
      <w:r w:rsidR="00536EB3">
        <w:fldChar w:fldCharType="begin"/>
      </w:r>
      <w:r w:rsidR="00536EB3">
        <w:instrText xml:space="preserve"> SEQ Figura \* ARABIC </w:instrText>
      </w:r>
      <w:r w:rsidR="00536EB3">
        <w:fldChar w:fldCharType="separate"/>
      </w:r>
      <w:r w:rsidR="00D2566E">
        <w:rPr>
          <w:noProof/>
        </w:rPr>
        <w:t>53</w:t>
      </w:r>
      <w:r w:rsidR="00536EB3">
        <w:fldChar w:fldCharType="end"/>
      </w:r>
      <w:bookmarkEnd w:id="88"/>
      <w:r>
        <w:t>. Forma de señal de salida de la etapa de potencia.</w:t>
      </w:r>
    </w:p>
    <w:p w:rsidR="005E102C" w:rsidRDefault="005E102C" w:rsidP="00AE5E7F">
      <w:r>
        <w:rPr>
          <w:noProof/>
          <w:lang w:eastAsia="es-CO"/>
        </w:rPr>
        <w:drawing>
          <wp:inline distT="0" distB="0" distL="0" distR="0" wp14:anchorId="05DD4D4E" wp14:editId="15EB5EEA">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9">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143515">
        <w:t xml:space="preserve">Figura </w:t>
      </w:r>
      <w:r w:rsidR="00143515">
        <w:rPr>
          <w:noProof/>
        </w:rPr>
        <w:t>52</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143515">
        <w:t xml:space="preserve">Figura </w:t>
      </w:r>
      <w:r w:rsidR="00143515">
        <w:rPr>
          <w:noProof/>
        </w:rPr>
        <w:t>53</w:t>
      </w:r>
      <w:r w:rsidR="006D1A4E">
        <w:fldChar w:fldCharType="end"/>
      </w:r>
      <w:r w:rsidR="00A95A58">
        <w:t xml:space="preserve"> se presenta la misma curva pero a 44 Watts.</w:t>
      </w:r>
    </w:p>
    <w:p w:rsidR="005D6A0B" w:rsidRDefault="005D6A0B" w:rsidP="005D6A0B">
      <w:pPr>
        <w:pStyle w:val="Descripcin"/>
        <w:keepNext/>
        <w:jc w:val="center"/>
      </w:pPr>
      <w:bookmarkStart w:id="89" w:name="_Ref514267365"/>
      <w:r>
        <w:t xml:space="preserve">Figura </w:t>
      </w:r>
      <w:r w:rsidR="00536EB3">
        <w:fldChar w:fldCharType="begin"/>
      </w:r>
      <w:r w:rsidR="00536EB3">
        <w:instrText xml:space="preserve"> SEQ Figura \* ARABIC </w:instrText>
      </w:r>
      <w:r w:rsidR="00536EB3">
        <w:fldChar w:fldCharType="separate"/>
      </w:r>
      <w:r w:rsidR="00D2566E">
        <w:rPr>
          <w:noProof/>
        </w:rPr>
        <w:t>54</w:t>
      </w:r>
      <w:r w:rsidR="00536EB3">
        <w:fldChar w:fldCharType="end"/>
      </w:r>
      <w:bookmarkEnd w:id="89"/>
      <w:r>
        <w:t>. Curva de potencia corte puro 30 Watts</w:t>
      </w:r>
    </w:p>
    <w:p w:rsidR="00F94C93" w:rsidRDefault="005D6A0B" w:rsidP="00F12774">
      <w:pPr>
        <w:jc w:val="center"/>
      </w:pPr>
      <w:r>
        <w:rPr>
          <w:noProof/>
          <w:lang w:eastAsia="es-CO"/>
        </w:rPr>
        <w:drawing>
          <wp:inline distT="0" distB="0" distL="0" distR="0" wp14:anchorId="01A4E59E" wp14:editId="2E099120">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muy parecido al comportamiento de las curvas de electrobisturis comerciales.</w:t>
      </w:r>
    </w:p>
    <w:p w:rsidR="00464C94" w:rsidRDefault="00464C94" w:rsidP="00464C94">
      <w:pPr>
        <w:pStyle w:val="Descripcin"/>
        <w:keepNext/>
        <w:jc w:val="center"/>
      </w:pPr>
      <w:bookmarkStart w:id="90" w:name="_Ref514267463"/>
      <w:r>
        <w:t xml:space="preserve">Figura </w:t>
      </w:r>
      <w:r w:rsidR="00536EB3">
        <w:fldChar w:fldCharType="begin"/>
      </w:r>
      <w:r w:rsidR="00536EB3">
        <w:instrText xml:space="preserve"> SEQ Figura \* ARABIC </w:instrText>
      </w:r>
      <w:r w:rsidR="00536EB3">
        <w:fldChar w:fldCharType="separate"/>
      </w:r>
      <w:r w:rsidR="00D2566E">
        <w:rPr>
          <w:noProof/>
        </w:rPr>
        <w:t>55</w:t>
      </w:r>
      <w:r w:rsidR="00536EB3">
        <w:fldChar w:fldCharType="end"/>
      </w:r>
      <w:bookmarkEnd w:id="90"/>
      <w:r>
        <w:t>. Curva de potencia corte puro 40 Watts</w:t>
      </w:r>
    </w:p>
    <w:p w:rsidR="00B77930" w:rsidRPr="00CD00AD" w:rsidRDefault="00B35A02" w:rsidP="00B35A02">
      <w:pPr>
        <w:jc w:val="center"/>
      </w:pPr>
      <w:r>
        <w:rPr>
          <w:noProof/>
          <w:lang w:eastAsia="es-CO"/>
        </w:rPr>
        <w:drawing>
          <wp:inline distT="0" distB="0" distL="0" distR="0" wp14:anchorId="40115157" wp14:editId="736A5E57">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6021FF">
      <w:pPr>
        <w:pStyle w:val="Descripcin"/>
        <w:keepNext/>
        <w:jc w:val="center"/>
      </w:pPr>
      <w:r>
        <w:t xml:space="preserve">Figura </w:t>
      </w:r>
      <w:r w:rsidR="00536EB3">
        <w:fldChar w:fldCharType="begin"/>
      </w:r>
      <w:r w:rsidR="00536EB3">
        <w:instrText xml:space="preserve"> SEQ Figura \* ARABIC </w:instrText>
      </w:r>
      <w:r w:rsidR="00536EB3">
        <w:fldChar w:fldCharType="separate"/>
      </w:r>
      <w:r w:rsidR="00D2566E">
        <w:rPr>
          <w:noProof/>
        </w:rPr>
        <w:t>56</w:t>
      </w:r>
      <w:r w:rsidR="00536EB3">
        <w:fldChar w:fldCharType="end"/>
      </w:r>
      <w:r w:rsidR="00E32FA2">
        <w:t>. Analizador de electrobisturi F</w:t>
      </w:r>
      <w:r w:rsidR="00E32FA2" w:rsidRPr="00E32FA2">
        <w:t>luke QA-ES II</w:t>
      </w:r>
      <w:r w:rsidR="008E29E4">
        <w:t>.</w:t>
      </w:r>
    </w:p>
    <w:p w:rsidR="003E255D" w:rsidRDefault="003E255D" w:rsidP="002B0073">
      <w:r w:rsidRPr="003E255D">
        <w:rPr>
          <w:noProof/>
          <w:lang w:eastAsia="es-CO"/>
        </w:rPr>
        <w:drawing>
          <wp:inline distT="0" distB="0" distL="0" distR="0" wp14:anchorId="52B22F22" wp14:editId="18C70B30">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2">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r>
        <w:lastRenderedPageBreak/>
        <w:t xml:space="preserve">Figura </w:t>
      </w:r>
      <w:r w:rsidR="00536EB3">
        <w:fldChar w:fldCharType="begin"/>
      </w:r>
      <w:r w:rsidR="00536EB3">
        <w:instrText xml:space="preserve"> SEQ Figura \* ARABIC </w:instrText>
      </w:r>
      <w:r w:rsidR="00536EB3">
        <w:fldChar w:fldCharType="separate"/>
      </w:r>
      <w:r w:rsidR="00D2566E">
        <w:rPr>
          <w:noProof/>
        </w:rPr>
        <w:t>57</w:t>
      </w:r>
      <w:r w:rsidR="00536EB3">
        <w:fldChar w:fldCharType="end"/>
      </w:r>
      <w:r w:rsidR="00067F45">
        <w:t xml:space="preserve">. Electrobisturí conectado a </w:t>
      </w:r>
      <w:r w:rsidR="00067F45" w:rsidRPr="00067F45">
        <w:t>QA-ES II Electrosurgery Analyzer</w:t>
      </w:r>
      <w:r w:rsidR="00067F45">
        <w:t xml:space="preserve"> para pruebas de potencia.</w:t>
      </w:r>
    </w:p>
    <w:p w:rsidR="005135BF" w:rsidRDefault="00297859" w:rsidP="002B0073">
      <w:r w:rsidRPr="00297859">
        <w:rPr>
          <w:noProof/>
          <w:lang w:eastAsia="es-CO"/>
        </w:rPr>
        <w:drawing>
          <wp:inline distT="0" distB="0" distL="0" distR="0" wp14:anchorId="2704F021" wp14:editId="037CE49B">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143515">
        <w:t xml:space="preserve">Figura </w:t>
      </w:r>
      <w:r w:rsidR="00143515">
        <w:rPr>
          <w:noProof/>
        </w:rPr>
        <w:t>56</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6021FF">
      <w:pPr>
        <w:pStyle w:val="Descripcin"/>
        <w:keepNext/>
        <w:jc w:val="center"/>
      </w:pPr>
      <w:bookmarkStart w:id="91" w:name="_Ref514268666"/>
      <w:r>
        <w:t xml:space="preserve">Figura </w:t>
      </w:r>
      <w:r w:rsidR="00536EB3">
        <w:fldChar w:fldCharType="begin"/>
      </w:r>
      <w:r w:rsidR="00536EB3">
        <w:instrText xml:space="preserve"> SEQ Figura \* ARABIC </w:instrText>
      </w:r>
      <w:r w:rsidR="00536EB3">
        <w:fldChar w:fldCharType="separate"/>
      </w:r>
      <w:r w:rsidR="00D2566E">
        <w:rPr>
          <w:noProof/>
        </w:rPr>
        <w:t>58</w:t>
      </w:r>
      <w:r w:rsidR="00536EB3">
        <w:fldChar w:fldCharType="end"/>
      </w:r>
      <w:bookmarkEnd w:id="91"/>
      <w:r w:rsidR="00952141">
        <w:t>. Resultado en pantalla de potencia para 25 Watts.</w:t>
      </w:r>
    </w:p>
    <w:p w:rsidR="00BC7A9F" w:rsidRDefault="00A11DDB" w:rsidP="002B0073">
      <w:r>
        <w:rPr>
          <w:noProof/>
          <w:lang w:eastAsia="es-CO"/>
        </w:rPr>
        <w:drawing>
          <wp:inline distT="0" distB="0" distL="0" distR="0" wp14:anchorId="695AADC7" wp14:editId="56C99038">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4">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143515">
        <w:t xml:space="preserve">Figura </w:t>
      </w:r>
      <w:r w:rsidR="00143515">
        <w:rPr>
          <w:noProof/>
        </w:rPr>
        <w:t>57</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92" w:name="_Ref514268896"/>
      <w:r>
        <w:t xml:space="preserve">Figura </w:t>
      </w:r>
      <w:r w:rsidR="00536EB3">
        <w:fldChar w:fldCharType="begin"/>
      </w:r>
      <w:r w:rsidR="00536EB3">
        <w:instrText xml:space="preserve"> SEQ Figura \* ARABIC </w:instrText>
      </w:r>
      <w:r w:rsidR="00536EB3">
        <w:fldChar w:fldCharType="separate"/>
      </w:r>
      <w:r w:rsidR="00D2566E">
        <w:rPr>
          <w:noProof/>
        </w:rPr>
        <w:t>59</w:t>
      </w:r>
      <w:r w:rsidR="00536EB3">
        <w:fldChar w:fldCharType="end"/>
      </w:r>
      <w:bookmarkEnd w:id="92"/>
      <w:r>
        <w:t>. Resultado en pantalla de potencia para 35 Watts.</w:t>
      </w:r>
    </w:p>
    <w:p w:rsidR="00456244" w:rsidRDefault="00921161" w:rsidP="002B0073">
      <w:r>
        <w:rPr>
          <w:noProof/>
          <w:lang w:eastAsia="es-CO"/>
        </w:rPr>
        <w:drawing>
          <wp:inline distT="0" distB="0" distL="0" distR="0" wp14:anchorId="68ACB007" wp14:editId="43E9D901">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65">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DE1FC7" w:rsidRDefault="00DE1FC7" w:rsidP="006021FF">
      <w:pPr>
        <w:pStyle w:val="Descripcin"/>
        <w:keepNext/>
        <w:jc w:val="center"/>
      </w:pPr>
      <w:r>
        <w:t xml:space="preserve">Figura </w:t>
      </w:r>
      <w:r w:rsidR="00536EB3">
        <w:fldChar w:fldCharType="begin"/>
      </w:r>
      <w:r w:rsidR="00536EB3">
        <w:instrText xml:space="preserve"> SEQ Figura \* ARABIC </w:instrText>
      </w:r>
      <w:r w:rsidR="00536EB3">
        <w:fldChar w:fldCharType="separate"/>
      </w:r>
      <w:r w:rsidR="00D2566E">
        <w:rPr>
          <w:noProof/>
        </w:rPr>
        <w:t>60</w:t>
      </w:r>
      <w:r w:rsidR="00536EB3">
        <w:fldChar w:fldCharType="end"/>
      </w:r>
      <w:r>
        <w:t xml:space="preserve">. </w:t>
      </w:r>
      <w:r w:rsidR="00AA277D" w:rsidRPr="00AA277D">
        <w:rPr>
          <w:highlight w:val="yellow"/>
        </w:rPr>
        <w:t>Pendiente de nombre de la foto</w:t>
      </w:r>
    </w:p>
    <w:p w:rsidR="003F677F" w:rsidRDefault="003F677F" w:rsidP="002B0073">
      <w:r>
        <w:rPr>
          <w:noProof/>
          <w:lang w:eastAsia="es-CO"/>
        </w:rPr>
        <w:drawing>
          <wp:inline distT="0" distB="0" distL="0" distR="0" wp14:anchorId="35589F1A" wp14:editId="23DC80DD">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66">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93" w:name="_Toc514403926"/>
      <w:r>
        <w:lastRenderedPageBreak/>
        <w:t>Validación Mínimo Sangrado</w:t>
      </w:r>
      <w:bookmarkEnd w:id="93"/>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94" w:name="_Toc514403927"/>
      <w:r>
        <w:t>Validación de Normas de Seguridad IEC</w:t>
      </w:r>
      <w:bookmarkEnd w:id="94"/>
    </w:p>
    <w:p w:rsidR="00844B75" w:rsidRPr="00844B75" w:rsidRDefault="00844B75" w:rsidP="00844B75">
      <w:r w:rsidRPr="00844B75">
        <w:rPr>
          <w:highlight w:val="red"/>
        </w:rPr>
        <w:t>Este apartado está superpendiente!!!</w:t>
      </w:r>
    </w:p>
    <w:p w:rsidR="002B0073" w:rsidRDefault="002B0073" w:rsidP="002B0073">
      <w:pPr>
        <w:tabs>
          <w:tab w:val="left" w:pos="5550"/>
        </w:tabs>
      </w:pPr>
    </w:p>
    <w:p w:rsidR="002B0073" w:rsidRDefault="002B0073" w:rsidP="002B0073">
      <w:pPr>
        <w:pStyle w:val="Ttulo1"/>
      </w:pPr>
      <w:bookmarkStart w:id="95" w:name="_Toc514403928"/>
      <w:r>
        <w:t>Conclusiones</w:t>
      </w:r>
      <w:bookmarkEnd w:id="95"/>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lastRenderedPageBreak/>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96" w:name="_Toc514403929"/>
      <w:r>
        <w:t>Recomendaciones</w:t>
      </w:r>
      <w:bookmarkEnd w:id="96"/>
    </w:p>
    <w:p w:rsidR="002B0073" w:rsidRDefault="002B0073" w:rsidP="002B0073">
      <w:pPr>
        <w:tabs>
          <w:tab w:val="left" w:pos="5550"/>
        </w:tabs>
      </w:pPr>
    </w:p>
    <w:p w:rsidR="002B0073" w:rsidRDefault="002B0073" w:rsidP="002B0073">
      <w:pPr>
        <w:pStyle w:val="Ttulo1"/>
      </w:pPr>
      <w:bookmarkStart w:id="97" w:name="_Toc514403930"/>
      <w:r>
        <w:t>Anexos</w:t>
      </w:r>
      <w:bookmarkEnd w:id="97"/>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Analog Devices. (n.d.). Medical Specific Application. Retrieved January 21, 2018, from </w:t>
      </w:r>
      <w:r w:rsidRPr="00596381">
        <w:rPr>
          <w:rFonts w:cs="Times New Roman"/>
          <w:noProof/>
          <w:szCs w:val="24"/>
          <w:lang w:val="en-US"/>
        </w:rPr>
        <w:lastRenderedPageBreak/>
        <w:t>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Ring, M., Lohmueller, C., Rauh, M., Mester, J., &amp; Eskofier, B. M. (2016). A Temperature-</w:t>
      </w:r>
      <w:r w:rsidRPr="00596381">
        <w:rPr>
          <w:rFonts w:cs="Times New Roman"/>
          <w:noProof/>
          <w:szCs w:val="24"/>
          <w:lang w:val="en-US"/>
        </w:rPr>
        <w:lastRenderedPageBreak/>
        <w:t xml:space="preserv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6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2572" w:rsidRDefault="00992572" w:rsidP="00EA6F92">
      <w:pPr>
        <w:spacing w:line="240" w:lineRule="auto"/>
      </w:pPr>
      <w:r>
        <w:separator/>
      </w:r>
    </w:p>
  </w:endnote>
  <w:endnote w:type="continuationSeparator" w:id="0">
    <w:p w:rsidR="00992572" w:rsidRDefault="00992572"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2572" w:rsidRDefault="00992572" w:rsidP="00EA6F92">
      <w:pPr>
        <w:spacing w:line="240" w:lineRule="auto"/>
      </w:pPr>
      <w:r>
        <w:separator/>
      </w:r>
    </w:p>
  </w:footnote>
  <w:footnote w:type="continuationSeparator" w:id="0">
    <w:p w:rsidR="00992572" w:rsidRDefault="00992572"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262B93" w:rsidRDefault="00262B93">
        <w:pPr>
          <w:pStyle w:val="Encabezado"/>
          <w:jc w:val="right"/>
        </w:pPr>
        <w:r>
          <w:fldChar w:fldCharType="begin"/>
        </w:r>
        <w:r>
          <w:instrText>PAGE   \* MERGEFORMAT</w:instrText>
        </w:r>
        <w:r>
          <w:fldChar w:fldCharType="separate"/>
        </w:r>
        <w:r w:rsidR="0053768B" w:rsidRPr="0053768B">
          <w:rPr>
            <w:noProof/>
            <w:lang w:val="es-ES"/>
          </w:rPr>
          <w:t>57</w:t>
        </w:r>
        <w:r>
          <w:fldChar w:fldCharType="end"/>
        </w:r>
      </w:p>
    </w:sdtContent>
  </w:sdt>
  <w:p w:rsidR="00262B93" w:rsidRDefault="00262B93">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8"/>
  </w:num>
  <w:num w:numId="2">
    <w:abstractNumId w:val="6"/>
  </w:num>
  <w:num w:numId="3">
    <w:abstractNumId w:val="9"/>
  </w:num>
  <w:num w:numId="4">
    <w:abstractNumId w:val="8"/>
  </w:num>
  <w:num w:numId="5">
    <w:abstractNumId w:val="5"/>
  </w:num>
  <w:num w:numId="6">
    <w:abstractNumId w:val="10"/>
  </w:num>
  <w:num w:numId="7">
    <w:abstractNumId w:val="0"/>
  </w:num>
  <w:num w:numId="8">
    <w:abstractNumId w:val="17"/>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188B"/>
    <w:rsid w:val="000019FD"/>
    <w:rsid w:val="00001BC8"/>
    <w:rsid w:val="00001EF4"/>
    <w:rsid w:val="000025C1"/>
    <w:rsid w:val="00003167"/>
    <w:rsid w:val="00003389"/>
    <w:rsid w:val="00004A65"/>
    <w:rsid w:val="00005E2E"/>
    <w:rsid w:val="00006F14"/>
    <w:rsid w:val="0000729F"/>
    <w:rsid w:val="000100D8"/>
    <w:rsid w:val="00011344"/>
    <w:rsid w:val="000113AB"/>
    <w:rsid w:val="00011CAF"/>
    <w:rsid w:val="00012076"/>
    <w:rsid w:val="000127BB"/>
    <w:rsid w:val="000131C6"/>
    <w:rsid w:val="00013F7D"/>
    <w:rsid w:val="00014047"/>
    <w:rsid w:val="00016B4E"/>
    <w:rsid w:val="00017122"/>
    <w:rsid w:val="000221C3"/>
    <w:rsid w:val="00022327"/>
    <w:rsid w:val="00024D9B"/>
    <w:rsid w:val="0002535D"/>
    <w:rsid w:val="000257AB"/>
    <w:rsid w:val="00025DBD"/>
    <w:rsid w:val="00026248"/>
    <w:rsid w:val="00026530"/>
    <w:rsid w:val="000268E4"/>
    <w:rsid w:val="0002697F"/>
    <w:rsid w:val="00026C26"/>
    <w:rsid w:val="00027AB9"/>
    <w:rsid w:val="00030714"/>
    <w:rsid w:val="00030AD3"/>
    <w:rsid w:val="00031CCD"/>
    <w:rsid w:val="000343AC"/>
    <w:rsid w:val="00034775"/>
    <w:rsid w:val="000369DD"/>
    <w:rsid w:val="0003703B"/>
    <w:rsid w:val="000374F4"/>
    <w:rsid w:val="0003780D"/>
    <w:rsid w:val="000378D8"/>
    <w:rsid w:val="00040ED1"/>
    <w:rsid w:val="00040FC3"/>
    <w:rsid w:val="00042AF6"/>
    <w:rsid w:val="00042E3B"/>
    <w:rsid w:val="0004397C"/>
    <w:rsid w:val="00044318"/>
    <w:rsid w:val="00044BC0"/>
    <w:rsid w:val="00045990"/>
    <w:rsid w:val="000469E7"/>
    <w:rsid w:val="0004771D"/>
    <w:rsid w:val="0005128D"/>
    <w:rsid w:val="00051AE6"/>
    <w:rsid w:val="00051D68"/>
    <w:rsid w:val="00052444"/>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F46"/>
    <w:rsid w:val="000651A5"/>
    <w:rsid w:val="00066D76"/>
    <w:rsid w:val="00066E28"/>
    <w:rsid w:val="00067A92"/>
    <w:rsid w:val="00067EFD"/>
    <w:rsid w:val="00067F2C"/>
    <w:rsid w:val="00067F45"/>
    <w:rsid w:val="00070D96"/>
    <w:rsid w:val="0007134E"/>
    <w:rsid w:val="00071F62"/>
    <w:rsid w:val="0007293D"/>
    <w:rsid w:val="00072C3D"/>
    <w:rsid w:val="00073409"/>
    <w:rsid w:val="000739A3"/>
    <w:rsid w:val="00073A24"/>
    <w:rsid w:val="00074E44"/>
    <w:rsid w:val="00076394"/>
    <w:rsid w:val="0007710D"/>
    <w:rsid w:val="00080333"/>
    <w:rsid w:val="000805F0"/>
    <w:rsid w:val="0008226D"/>
    <w:rsid w:val="000823C4"/>
    <w:rsid w:val="0008247B"/>
    <w:rsid w:val="000827B3"/>
    <w:rsid w:val="00082DE3"/>
    <w:rsid w:val="0008359D"/>
    <w:rsid w:val="00084429"/>
    <w:rsid w:val="0008452A"/>
    <w:rsid w:val="00084B70"/>
    <w:rsid w:val="00084E9B"/>
    <w:rsid w:val="0008531A"/>
    <w:rsid w:val="000853E1"/>
    <w:rsid w:val="000864C8"/>
    <w:rsid w:val="0008719F"/>
    <w:rsid w:val="00087337"/>
    <w:rsid w:val="00087531"/>
    <w:rsid w:val="000876CD"/>
    <w:rsid w:val="00090C0C"/>
    <w:rsid w:val="0009129A"/>
    <w:rsid w:val="000913CA"/>
    <w:rsid w:val="000921A4"/>
    <w:rsid w:val="000932FB"/>
    <w:rsid w:val="00093706"/>
    <w:rsid w:val="00093CD7"/>
    <w:rsid w:val="00094518"/>
    <w:rsid w:val="00095456"/>
    <w:rsid w:val="00095AB6"/>
    <w:rsid w:val="00095D1E"/>
    <w:rsid w:val="00096D8F"/>
    <w:rsid w:val="00096DB8"/>
    <w:rsid w:val="000970F4"/>
    <w:rsid w:val="00097AC4"/>
    <w:rsid w:val="00097DC2"/>
    <w:rsid w:val="000A003D"/>
    <w:rsid w:val="000A0281"/>
    <w:rsid w:val="000A0C14"/>
    <w:rsid w:val="000A2B6E"/>
    <w:rsid w:val="000A4050"/>
    <w:rsid w:val="000A5790"/>
    <w:rsid w:val="000A5912"/>
    <w:rsid w:val="000A6345"/>
    <w:rsid w:val="000A7B03"/>
    <w:rsid w:val="000A7EE5"/>
    <w:rsid w:val="000B05F3"/>
    <w:rsid w:val="000B066D"/>
    <w:rsid w:val="000B120C"/>
    <w:rsid w:val="000B1322"/>
    <w:rsid w:val="000B19A7"/>
    <w:rsid w:val="000B1CCB"/>
    <w:rsid w:val="000B2120"/>
    <w:rsid w:val="000B26AA"/>
    <w:rsid w:val="000B27DB"/>
    <w:rsid w:val="000B37FE"/>
    <w:rsid w:val="000B4932"/>
    <w:rsid w:val="000B4DE5"/>
    <w:rsid w:val="000B582B"/>
    <w:rsid w:val="000B5A10"/>
    <w:rsid w:val="000B7290"/>
    <w:rsid w:val="000B7EBD"/>
    <w:rsid w:val="000B7F27"/>
    <w:rsid w:val="000C07F1"/>
    <w:rsid w:val="000C0973"/>
    <w:rsid w:val="000C0DC7"/>
    <w:rsid w:val="000C2546"/>
    <w:rsid w:val="000C2D0C"/>
    <w:rsid w:val="000C31BE"/>
    <w:rsid w:val="000C4F22"/>
    <w:rsid w:val="000D01D7"/>
    <w:rsid w:val="000D0398"/>
    <w:rsid w:val="000D07E4"/>
    <w:rsid w:val="000D22BE"/>
    <w:rsid w:val="000D35B2"/>
    <w:rsid w:val="000D5CF7"/>
    <w:rsid w:val="000D5D68"/>
    <w:rsid w:val="000E05EF"/>
    <w:rsid w:val="000E1CDF"/>
    <w:rsid w:val="000E1EDC"/>
    <w:rsid w:val="000E29F2"/>
    <w:rsid w:val="000E3419"/>
    <w:rsid w:val="000E3448"/>
    <w:rsid w:val="000E3576"/>
    <w:rsid w:val="000E35CB"/>
    <w:rsid w:val="000E43C6"/>
    <w:rsid w:val="000E44F3"/>
    <w:rsid w:val="000E4A0F"/>
    <w:rsid w:val="000E4DB2"/>
    <w:rsid w:val="000E4E1B"/>
    <w:rsid w:val="000E561C"/>
    <w:rsid w:val="000E57C3"/>
    <w:rsid w:val="000E58B5"/>
    <w:rsid w:val="000E6AF4"/>
    <w:rsid w:val="000E7278"/>
    <w:rsid w:val="000F12F4"/>
    <w:rsid w:val="000F170F"/>
    <w:rsid w:val="000F1AEC"/>
    <w:rsid w:val="000F1AFD"/>
    <w:rsid w:val="000F237A"/>
    <w:rsid w:val="000F28A8"/>
    <w:rsid w:val="000F3166"/>
    <w:rsid w:val="000F31D3"/>
    <w:rsid w:val="000F4EED"/>
    <w:rsid w:val="000F55FE"/>
    <w:rsid w:val="000F5AB9"/>
    <w:rsid w:val="000F687E"/>
    <w:rsid w:val="000F6E9E"/>
    <w:rsid w:val="000F748D"/>
    <w:rsid w:val="000F78AC"/>
    <w:rsid w:val="0010238D"/>
    <w:rsid w:val="00102BFC"/>
    <w:rsid w:val="00103664"/>
    <w:rsid w:val="0010420C"/>
    <w:rsid w:val="00105DB1"/>
    <w:rsid w:val="00106A04"/>
    <w:rsid w:val="001075A6"/>
    <w:rsid w:val="001079E7"/>
    <w:rsid w:val="00110850"/>
    <w:rsid w:val="00110BA1"/>
    <w:rsid w:val="0011229E"/>
    <w:rsid w:val="00112DC1"/>
    <w:rsid w:val="00114125"/>
    <w:rsid w:val="00114211"/>
    <w:rsid w:val="00114215"/>
    <w:rsid w:val="00115367"/>
    <w:rsid w:val="00115AAB"/>
    <w:rsid w:val="00117198"/>
    <w:rsid w:val="0011729A"/>
    <w:rsid w:val="001200CF"/>
    <w:rsid w:val="00120FBA"/>
    <w:rsid w:val="0012210B"/>
    <w:rsid w:val="00122ECD"/>
    <w:rsid w:val="00122F17"/>
    <w:rsid w:val="001240A6"/>
    <w:rsid w:val="00124E17"/>
    <w:rsid w:val="001251F1"/>
    <w:rsid w:val="0012654B"/>
    <w:rsid w:val="00126F4C"/>
    <w:rsid w:val="00127806"/>
    <w:rsid w:val="00127A94"/>
    <w:rsid w:val="00130670"/>
    <w:rsid w:val="001317E2"/>
    <w:rsid w:val="00132A72"/>
    <w:rsid w:val="001333B8"/>
    <w:rsid w:val="001344E4"/>
    <w:rsid w:val="00134B46"/>
    <w:rsid w:val="00135C3E"/>
    <w:rsid w:val="00136132"/>
    <w:rsid w:val="00136C2E"/>
    <w:rsid w:val="0013731B"/>
    <w:rsid w:val="00137C32"/>
    <w:rsid w:val="001412E6"/>
    <w:rsid w:val="00141E67"/>
    <w:rsid w:val="001425D4"/>
    <w:rsid w:val="00142C86"/>
    <w:rsid w:val="00142DCB"/>
    <w:rsid w:val="001430BD"/>
    <w:rsid w:val="00143450"/>
    <w:rsid w:val="00143515"/>
    <w:rsid w:val="001456E0"/>
    <w:rsid w:val="00145F21"/>
    <w:rsid w:val="00146A3B"/>
    <w:rsid w:val="00146D1B"/>
    <w:rsid w:val="00147867"/>
    <w:rsid w:val="00147F40"/>
    <w:rsid w:val="001503D1"/>
    <w:rsid w:val="00151291"/>
    <w:rsid w:val="001538ED"/>
    <w:rsid w:val="00153DDC"/>
    <w:rsid w:val="00153FE9"/>
    <w:rsid w:val="001557B0"/>
    <w:rsid w:val="00156271"/>
    <w:rsid w:val="00157056"/>
    <w:rsid w:val="001570B8"/>
    <w:rsid w:val="00157736"/>
    <w:rsid w:val="00160CDF"/>
    <w:rsid w:val="001618B4"/>
    <w:rsid w:val="0016227C"/>
    <w:rsid w:val="00162A9A"/>
    <w:rsid w:val="0016433B"/>
    <w:rsid w:val="001643EC"/>
    <w:rsid w:val="001645A3"/>
    <w:rsid w:val="00164892"/>
    <w:rsid w:val="00164C9D"/>
    <w:rsid w:val="00164E33"/>
    <w:rsid w:val="0016511A"/>
    <w:rsid w:val="00170D49"/>
    <w:rsid w:val="00172E0C"/>
    <w:rsid w:val="0017390B"/>
    <w:rsid w:val="00174151"/>
    <w:rsid w:val="0017522C"/>
    <w:rsid w:val="00175A41"/>
    <w:rsid w:val="00176765"/>
    <w:rsid w:val="001779EF"/>
    <w:rsid w:val="0018158F"/>
    <w:rsid w:val="00182096"/>
    <w:rsid w:val="001824AF"/>
    <w:rsid w:val="0018389F"/>
    <w:rsid w:val="00183C12"/>
    <w:rsid w:val="00184796"/>
    <w:rsid w:val="00184C84"/>
    <w:rsid w:val="0018560C"/>
    <w:rsid w:val="001871A9"/>
    <w:rsid w:val="0018784B"/>
    <w:rsid w:val="00190417"/>
    <w:rsid w:val="00190CE9"/>
    <w:rsid w:val="00190F27"/>
    <w:rsid w:val="00191BDC"/>
    <w:rsid w:val="00191C82"/>
    <w:rsid w:val="00191DB5"/>
    <w:rsid w:val="0019201F"/>
    <w:rsid w:val="001931D8"/>
    <w:rsid w:val="001934B9"/>
    <w:rsid w:val="00193804"/>
    <w:rsid w:val="00193955"/>
    <w:rsid w:val="00193F81"/>
    <w:rsid w:val="00194AC9"/>
    <w:rsid w:val="001951B5"/>
    <w:rsid w:val="00195FC4"/>
    <w:rsid w:val="0019609C"/>
    <w:rsid w:val="00197606"/>
    <w:rsid w:val="001A06BF"/>
    <w:rsid w:val="001A0909"/>
    <w:rsid w:val="001A1AA5"/>
    <w:rsid w:val="001A290D"/>
    <w:rsid w:val="001A2D49"/>
    <w:rsid w:val="001A306E"/>
    <w:rsid w:val="001A35FB"/>
    <w:rsid w:val="001A3B0B"/>
    <w:rsid w:val="001A3C79"/>
    <w:rsid w:val="001A45A0"/>
    <w:rsid w:val="001A52F7"/>
    <w:rsid w:val="001A5771"/>
    <w:rsid w:val="001A5A4A"/>
    <w:rsid w:val="001A6B65"/>
    <w:rsid w:val="001A6DD8"/>
    <w:rsid w:val="001B024C"/>
    <w:rsid w:val="001B1464"/>
    <w:rsid w:val="001B1691"/>
    <w:rsid w:val="001B1790"/>
    <w:rsid w:val="001B3056"/>
    <w:rsid w:val="001B39DD"/>
    <w:rsid w:val="001B3B6A"/>
    <w:rsid w:val="001B3DE8"/>
    <w:rsid w:val="001B4337"/>
    <w:rsid w:val="001B447F"/>
    <w:rsid w:val="001B49C1"/>
    <w:rsid w:val="001B563A"/>
    <w:rsid w:val="001B7232"/>
    <w:rsid w:val="001B7606"/>
    <w:rsid w:val="001B7723"/>
    <w:rsid w:val="001B793A"/>
    <w:rsid w:val="001C21C1"/>
    <w:rsid w:val="001C36FF"/>
    <w:rsid w:val="001C44D9"/>
    <w:rsid w:val="001C5120"/>
    <w:rsid w:val="001C5990"/>
    <w:rsid w:val="001D103E"/>
    <w:rsid w:val="001D14C2"/>
    <w:rsid w:val="001D243F"/>
    <w:rsid w:val="001D2513"/>
    <w:rsid w:val="001D2641"/>
    <w:rsid w:val="001D32AE"/>
    <w:rsid w:val="001D34CC"/>
    <w:rsid w:val="001D3927"/>
    <w:rsid w:val="001D3A47"/>
    <w:rsid w:val="001D4121"/>
    <w:rsid w:val="001D4302"/>
    <w:rsid w:val="001D452A"/>
    <w:rsid w:val="001D4683"/>
    <w:rsid w:val="001D5080"/>
    <w:rsid w:val="001D5DC4"/>
    <w:rsid w:val="001D605D"/>
    <w:rsid w:val="001D7D0A"/>
    <w:rsid w:val="001E164C"/>
    <w:rsid w:val="001E2294"/>
    <w:rsid w:val="001E3735"/>
    <w:rsid w:val="001E4186"/>
    <w:rsid w:val="001E4693"/>
    <w:rsid w:val="001E46E4"/>
    <w:rsid w:val="001E4906"/>
    <w:rsid w:val="001E6055"/>
    <w:rsid w:val="001E620D"/>
    <w:rsid w:val="001E6587"/>
    <w:rsid w:val="001E6A2A"/>
    <w:rsid w:val="001E6B98"/>
    <w:rsid w:val="001E72CB"/>
    <w:rsid w:val="001E749D"/>
    <w:rsid w:val="001E7528"/>
    <w:rsid w:val="001F2050"/>
    <w:rsid w:val="001F2867"/>
    <w:rsid w:val="001F2935"/>
    <w:rsid w:val="001F2C3D"/>
    <w:rsid w:val="001F2D39"/>
    <w:rsid w:val="001F404C"/>
    <w:rsid w:val="001F43BF"/>
    <w:rsid w:val="001F4D3B"/>
    <w:rsid w:val="001F5864"/>
    <w:rsid w:val="001F5C9F"/>
    <w:rsid w:val="001F5D1F"/>
    <w:rsid w:val="001F64E7"/>
    <w:rsid w:val="001F7844"/>
    <w:rsid w:val="00200D0F"/>
    <w:rsid w:val="002011AF"/>
    <w:rsid w:val="00203517"/>
    <w:rsid w:val="00204036"/>
    <w:rsid w:val="002048F5"/>
    <w:rsid w:val="00205069"/>
    <w:rsid w:val="002050B2"/>
    <w:rsid w:val="002050CF"/>
    <w:rsid w:val="00205273"/>
    <w:rsid w:val="0020593D"/>
    <w:rsid w:val="00205B60"/>
    <w:rsid w:val="00205DEE"/>
    <w:rsid w:val="002109D7"/>
    <w:rsid w:val="00210A6F"/>
    <w:rsid w:val="0021103E"/>
    <w:rsid w:val="00212094"/>
    <w:rsid w:val="002131B9"/>
    <w:rsid w:val="0021382E"/>
    <w:rsid w:val="002143BF"/>
    <w:rsid w:val="002147BB"/>
    <w:rsid w:val="002158F0"/>
    <w:rsid w:val="00217B17"/>
    <w:rsid w:val="00217B90"/>
    <w:rsid w:val="00220B39"/>
    <w:rsid w:val="00223B0B"/>
    <w:rsid w:val="00224518"/>
    <w:rsid w:val="002265B0"/>
    <w:rsid w:val="00226A8E"/>
    <w:rsid w:val="00226F30"/>
    <w:rsid w:val="0022737E"/>
    <w:rsid w:val="00227EEB"/>
    <w:rsid w:val="00231A39"/>
    <w:rsid w:val="00231C5A"/>
    <w:rsid w:val="002349E2"/>
    <w:rsid w:val="00234A93"/>
    <w:rsid w:val="0023577A"/>
    <w:rsid w:val="00235FAF"/>
    <w:rsid w:val="002373DD"/>
    <w:rsid w:val="00237A1B"/>
    <w:rsid w:val="00237CCD"/>
    <w:rsid w:val="00240041"/>
    <w:rsid w:val="002400A7"/>
    <w:rsid w:val="002401EB"/>
    <w:rsid w:val="00240C51"/>
    <w:rsid w:val="00241162"/>
    <w:rsid w:val="00243742"/>
    <w:rsid w:val="00243AE1"/>
    <w:rsid w:val="00243F69"/>
    <w:rsid w:val="00244157"/>
    <w:rsid w:val="002445C5"/>
    <w:rsid w:val="00245F1E"/>
    <w:rsid w:val="00246A4F"/>
    <w:rsid w:val="00246DB9"/>
    <w:rsid w:val="00246F2F"/>
    <w:rsid w:val="00247A78"/>
    <w:rsid w:val="002506C3"/>
    <w:rsid w:val="00250E90"/>
    <w:rsid w:val="002512ED"/>
    <w:rsid w:val="00252847"/>
    <w:rsid w:val="002529F8"/>
    <w:rsid w:val="00252A1E"/>
    <w:rsid w:val="002538B5"/>
    <w:rsid w:val="00253C71"/>
    <w:rsid w:val="00253E58"/>
    <w:rsid w:val="002543E4"/>
    <w:rsid w:val="00255832"/>
    <w:rsid w:val="0025594D"/>
    <w:rsid w:val="002568E6"/>
    <w:rsid w:val="002575C2"/>
    <w:rsid w:val="00257979"/>
    <w:rsid w:val="002600D3"/>
    <w:rsid w:val="00260210"/>
    <w:rsid w:val="00260543"/>
    <w:rsid w:val="00260A8E"/>
    <w:rsid w:val="002613C9"/>
    <w:rsid w:val="002618A2"/>
    <w:rsid w:val="00261F35"/>
    <w:rsid w:val="0026200A"/>
    <w:rsid w:val="0026204E"/>
    <w:rsid w:val="0026211F"/>
    <w:rsid w:val="00262B93"/>
    <w:rsid w:val="002631AE"/>
    <w:rsid w:val="00263BD1"/>
    <w:rsid w:val="0026403B"/>
    <w:rsid w:val="00264F9E"/>
    <w:rsid w:val="00264FAA"/>
    <w:rsid w:val="002663A3"/>
    <w:rsid w:val="00267235"/>
    <w:rsid w:val="00267505"/>
    <w:rsid w:val="00267548"/>
    <w:rsid w:val="0026756D"/>
    <w:rsid w:val="00267684"/>
    <w:rsid w:val="002705E9"/>
    <w:rsid w:val="00270978"/>
    <w:rsid w:val="00271C5B"/>
    <w:rsid w:val="00272D57"/>
    <w:rsid w:val="0027337A"/>
    <w:rsid w:val="002735EF"/>
    <w:rsid w:val="00273931"/>
    <w:rsid w:val="002744EC"/>
    <w:rsid w:val="002761DE"/>
    <w:rsid w:val="002763FA"/>
    <w:rsid w:val="00276EF0"/>
    <w:rsid w:val="002773A9"/>
    <w:rsid w:val="00277851"/>
    <w:rsid w:val="002805C1"/>
    <w:rsid w:val="00281BFB"/>
    <w:rsid w:val="00282CC8"/>
    <w:rsid w:val="0028332B"/>
    <w:rsid w:val="002833E3"/>
    <w:rsid w:val="0028415D"/>
    <w:rsid w:val="002844BB"/>
    <w:rsid w:val="002845B5"/>
    <w:rsid w:val="00284733"/>
    <w:rsid w:val="00284748"/>
    <w:rsid w:val="00286692"/>
    <w:rsid w:val="00286792"/>
    <w:rsid w:val="002876E8"/>
    <w:rsid w:val="00291A63"/>
    <w:rsid w:val="00292533"/>
    <w:rsid w:val="00292C26"/>
    <w:rsid w:val="002935A2"/>
    <w:rsid w:val="002950AE"/>
    <w:rsid w:val="002956D5"/>
    <w:rsid w:val="00295B9B"/>
    <w:rsid w:val="00296F13"/>
    <w:rsid w:val="0029720C"/>
    <w:rsid w:val="0029740F"/>
    <w:rsid w:val="00297618"/>
    <w:rsid w:val="00297859"/>
    <w:rsid w:val="002A07E8"/>
    <w:rsid w:val="002A0A7E"/>
    <w:rsid w:val="002A0C9C"/>
    <w:rsid w:val="002A0E49"/>
    <w:rsid w:val="002A2C48"/>
    <w:rsid w:val="002A3953"/>
    <w:rsid w:val="002A47FB"/>
    <w:rsid w:val="002A515C"/>
    <w:rsid w:val="002A54BE"/>
    <w:rsid w:val="002A5D26"/>
    <w:rsid w:val="002B0073"/>
    <w:rsid w:val="002B0868"/>
    <w:rsid w:val="002B0BD2"/>
    <w:rsid w:val="002B3B4F"/>
    <w:rsid w:val="002B3CD2"/>
    <w:rsid w:val="002B4334"/>
    <w:rsid w:val="002B5321"/>
    <w:rsid w:val="002B5B80"/>
    <w:rsid w:val="002B6221"/>
    <w:rsid w:val="002B67C3"/>
    <w:rsid w:val="002B711D"/>
    <w:rsid w:val="002B753B"/>
    <w:rsid w:val="002C0612"/>
    <w:rsid w:val="002C06E5"/>
    <w:rsid w:val="002C0C5C"/>
    <w:rsid w:val="002C167F"/>
    <w:rsid w:val="002C179A"/>
    <w:rsid w:val="002C20D4"/>
    <w:rsid w:val="002C29B5"/>
    <w:rsid w:val="002C4565"/>
    <w:rsid w:val="002C517F"/>
    <w:rsid w:val="002C701C"/>
    <w:rsid w:val="002D04C8"/>
    <w:rsid w:val="002D0997"/>
    <w:rsid w:val="002D0E3E"/>
    <w:rsid w:val="002D134C"/>
    <w:rsid w:val="002D157C"/>
    <w:rsid w:val="002D1748"/>
    <w:rsid w:val="002D1E01"/>
    <w:rsid w:val="002D24F2"/>
    <w:rsid w:val="002D3EBF"/>
    <w:rsid w:val="002D3FA0"/>
    <w:rsid w:val="002D45A2"/>
    <w:rsid w:val="002D5C62"/>
    <w:rsid w:val="002E040F"/>
    <w:rsid w:val="002E0720"/>
    <w:rsid w:val="002E0FFD"/>
    <w:rsid w:val="002E209C"/>
    <w:rsid w:val="002E3054"/>
    <w:rsid w:val="002E39E5"/>
    <w:rsid w:val="002E4BE1"/>
    <w:rsid w:val="002E4D62"/>
    <w:rsid w:val="002E5E6C"/>
    <w:rsid w:val="002E6406"/>
    <w:rsid w:val="002E6EA1"/>
    <w:rsid w:val="002E72A0"/>
    <w:rsid w:val="002E79D3"/>
    <w:rsid w:val="002E7B8C"/>
    <w:rsid w:val="002F0624"/>
    <w:rsid w:val="002F0FC8"/>
    <w:rsid w:val="002F1F46"/>
    <w:rsid w:val="002F30F6"/>
    <w:rsid w:val="002F3279"/>
    <w:rsid w:val="002F3892"/>
    <w:rsid w:val="002F3E00"/>
    <w:rsid w:val="002F4BEA"/>
    <w:rsid w:val="002F55B2"/>
    <w:rsid w:val="002F5FD6"/>
    <w:rsid w:val="002F6B7F"/>
    <w:rsid w:val="002F7653"/>
    <w:rsid w:val="0030053D"/>
    <w:rsid w:val="003011E6"/>
    <w:rsid w:val="003028A1"/>
    <w:rsid w:val="003029F8"/>
    <w:rsid w:val="0030301C"/>
    <w:rsid w:val="003032F8"/>
    <w:rsid w:val="0030356C"/>
    <w:rsid w:val="00303E69"/>
    <w:rsid w:val="003045A2"/>
    <w:rsid w:val="00305583"/>
    <w:rsid w:val="00306AF1"/>
    <w:rsid w:val="00307009"/>
    <w:rsid w:val="00307A65"/>
    <w:rsid w:val="00310AC3"/>
    <w:rsid w:val="00311DF1"/>
    <w:rsid w:val="00312A53"/>
    <w:rsid w:val="0031390A"/>
    <w:rsid w:val="00313BCB"/>
    <w:rsid w:val="00314F27"/>
    <w:rsid w:val="00315F52"/>
    <w:rsid w:val="0031744A"/>
    <w:rsid w:val="00317AB4"/>
    <w:rsid w:val="0032025B"/>
    <w:rsid w:val="003205CE"/>
    <w:rsid w:val="00321107"/>
    <w:rsid w:val="003213C1"/>
    <w:rsid w:val="00322132"/>
    <w:rsid w:val="0032270A"/>
    <w:rsid w:val="00322764"/>
    <w:rsid w:val="003227C4"/>
    <w:rsid w:val="00322D46"/>
    <w:rsid w:val="00322E98"/>
    <w:rsid w:val="003234A0"/>
    <w:rsid w:val="003242A2"/>
    <w:rsid w:val="003246F1"/>
    <w:rsid w:val="0032474B"/>
    <w:rsid w:val="00325942"/>
    <w:rsid w:val="00325FB6"/>
    <w:rsid w:val="003261B3"/>
    <w:rsid w:val="0032629A"/>
    <w:rsid w:val="003264C0"/>
    <w:rsid w:val="003267C8"/>
    <w:rsid w:val="00327725"/>
    <w:rsid w:val="00327DD3"/>
    <w:rsid w:val="0033000F"/>
    <w:rsid w:val="00330591"/>
    <w:rsid w:val="00330C97"/>
    <w:rsid w:val="00332360"/>
    <w:rsid w:val="00332D13"/>
    <w:rsid w:val="00333C79"/>
    <w:rsid w:val="00334566"/>
    <w:rsid w:val="00334B71"/>
    <w:rsid w:val="003351A3"/>
    <w:rsid w:val="0033566E"/>
    <w:rsid w:val="00336905"/>
    <w:rsid w:val="0033753F"/>
    <w:rsid w:val="0034039D"/>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AD"/>
    <w:rsid w:val="00353D9C"/>
    <w:rsid w:val="00354D08"/>
    <w:rsid w:val="00355DDF"/>
    <w:rsid w:val="003562E0"/>
    <w:rsid w:val="00356C58"/>
    <w:rsid w:val="00360C03"/>
    <w:rsid w:val="00361EC8"/>
    <w:rsid w:val="00361F78"/>
    <w:rsid w:val="00361FE6"/>
    <w:rsid w:val="00362589"/>
    <w:rsid w:val="003627E6"/>
    <w:rsid w:val="003629DE"/>
    <w:rsid w:val="00362AFF"/>
    <w:rsid w:val="00363C7C"/>
    <w:rsid w:val="0036512A"/>
    <w:rsid w:val="0036556E"/>
    <w:rsid w:val="00367AFF"/>
    <w:rsid w:val="00370A38"/>
    <w:rsid w:val="0037122A"/>
    <w:rsid w:val="00371338"/>
    <w:rsid w:val="00371750"/>
    <w:rsid w:val="00372DF8"/>
    <w:rsid w:val="003739D2"/>
    <w:rsid w:val="003741E5"/>
    <w:rsid w:val="003755FC"/>
    <w:rsid w:val="0037566F"/>
    <w:rsid w:val="00376899"/>
    <w:rsid w:val="00376BAD"/>
    <w:rsid w:val="00376EBD"/>
    <w:rsid w:val="003806BA"/>
    <w:rsid w:val="00381DEC"/>
    <w:rsid w:val="003825A9"/>
    <w:rsid w:val="003835D7"/>
    <w:rsid w:val="00383FBA"/>
    <w:rsid w:val="0038420A"/>
    <w:rsid w:val="00386707"/>
    <w:rsid w:val="0038702C"/>
    <w:rsid w:val="00387C81"/>
    <w:rsid w:val="0039003E"/>
    <w:rsid w:val="00390974"/>
    <w:rsid w:val="00390CD4"/>
    <w:rsid w:val="003914C2"/>
    <w:rsid w:val="00392252"/>
    <w:rsid w:val="00393B03"/>
    <w:rsid w:val="00394B47"/>
    <w:rsid w:val="00394BAD"/>
    <w:rsid w:val="00394CB5"/>
    <w:rsid w:val="00394EE4"/>
    <w:rsid w:val="00394FE5"/>
    <w:rsid w:val="003968A3"/>
    <w:rsid w:val="00396A01"/>
    <w:rsid w:val="003A0094"/>
    <w:rsid w:val="003A279E"/>
    <w:rsid w:val="003A4574"/>
    <w:rsid w:val="003A4E51"/>
    <w:rsid w:val="003A5634"/>
    <w:rsid w:val="003A60E3"/>
    <w:rsid w:val="003A65FF"/>
    <w:rsid w:val="003A6909"/>
    <w:rsid w:val="003A6B58"/>
    <w:rsid w:val="003B0494"/>
    <w:rsid w:val="003B0F57"/>
    <w:rsid w:val="003B224E"/>
    <w:rsid w:val="003B2810"/>
    <w:rsid w:val="003B2CA4"/>
    <w:rsid w:val="003B3325"/>
    <w:rsid w:val="003B3824"/>
    <w:rsid w:val="003B3833"/>
    <w:rsid w:val="003B41DF"/>
    <w:rsid w:val="003B4477"/>
    <w:rsid w:val="003B5AFE"/>
    <w:rsid w:val="003B60D5"/>
    <w:rsid w:val="003B658E"/>
    <w:rsid w:val="003B6EA5"/>
    <w:rsid w:val="003B73EA"/>
    <w:rsid w:val="003C1326"/>
    <w:rsid w:val="003C1D8F"/>
    <w:rsid w:val="003C3060"/>
    <w:rsid w:val="003C478C"/>
    <w:rsid w:val="003C4AA5"/>
    <w:rsid w:val="003C6805"/>
    <w:rsid w:val="003C68D7"/>
    <w:rsid w:val="003C71AC"/>
    <w:rsid w:val="003C74AD"/>
    <w:rsid w:val="003D12A0"/>
    <w:rsid w:val="003D16CD"/>
    <w:rsid w:val="003D2F69"/>
    <w:rsid w:val="003D31AC"/>
    <w:rsid w:val="003D3329"/>
    <w:rsid w:val="003D344F"/>
    <w:rsid w:val="003D463E"/>
    <w:rsid w:val="003D4960"/>
    <w:rsid w:val="003D5125"/>
    <w:rsid w:val="003D52CF"/>
    <w:rsid w:val="003D59BB"/>
    <w:rsid w:val="003D5EE5"/>
    <w:rsid w:val="003D5F29"/>
    <w:rsid w:val="003D64D9"/>
    <w:rsid w:val="003D7102"/>
    <w:rsid w:val="003D77B0"/>
    <w:rsid w:val="003D7A50"/>
    <w:rsid w:val="003D7FDB"/>
    <w:rsid w:val="003E0021"/>
    <w:rsid w:val="003E188E"/>
    <w:rsid w:val="003E1D38"/>
    <w:rsid w:val="003E23F4"/>
    <w:rsid w:val="003E255D"/>
    <w:rsid w:val="003E28C2"/>
    <w:rsid w:val="003E2EA3"/>
    <w:rsid w:val="003E35E1"/>
    <w:rsid w:val="003E3A36"/>
    <w:rsid w:val="003E41B3"/>
    <w:rsid w:val="003E4A29"/>
    <w:rsid w:val="003E4FE1"/>
    <w:rsid w:val="003E52F0"/>
    <w:rsid w:val="003E637A"/>
    <w:rsid w:val="003F0FA2"/>
    <w:rsid w:val="003F1781"/>
    <w:rsid w:val="003F205E"/>
    <w:rsid w:val="003F2E0C"/>
    <w:rsid w:val="003F34DE"/>
    <w:rsid w:val="003F37DA"/>
    <w:rsid w:val="003F3840"/>
    <w:rsid w:val="003F3EF4"/>
    <w:rsid w:val="003F45FA"/>
    <w:rsid w:val="003F4957"/>
    <w:rsid w:val="003F50FD"/>
    <w:rsid w:val="003F5769"/>
    <w:rsid w:val="003F59EE"/>
    <w:rsid w:val="003F6700"/>
    <w:rsid w:val="003F677F"/>
    <w:rsid w:val="003F6CF4"/>
    <w:rsid w:val="003F7086"/>
    <w:rsid w:val="003F74DD"/>
    <w:rsid w:val="003F7832"/>
    <w:rsid w:val="003F79FE"/>
    <w:rsid w:val="003F7D56"/>
    <w:rsid w:val="00401475"/>
    <w:rsid w:val="00402D9B"/>
    <w:rsid w:val="004036CF"/>
    <w:rsid w:val="004051E1"/>
    <w:rsid w:val="004053E0"/>
    <w:rsid w:val="0040757C"/>
    <w:rsid w:val="00407A99"/>
    <w:rsid w:val="00410ED8"/>
    <w:rsid w:val="00412989"/>
    <w:rsid w:val="004131C5"/>
    <w:rsid w:val="00414414"/>
    <w:rsid w:val="00415B4A"/>
    <w:rsid w:val="00416087"/>
    <w:rsid w:val="00416242"/>
    <w:rsid w:val="00416888"/>
    <w:rsid w:val="00417095"/>
    <w:rsid w:val="00417324"/>
    <w:rsid w:val="0041764C"/>
    <w:rsid w:val="00420F2B"/>
    <w:rsid w:val="00421445"/>
    <w:rsid w:val="00423577"/>
    <w:rsid w:val="0042459F"/>
    <w:rsid w:val="004249F8"/>
    <w:rsid w:val="00424A72"/>
    <w:rsid w:val="00430454"/>
    <w:rsid w:val="00430D14"/>
    <w:rsid w:val="00430EA0"/>
    <w:rsid w:val="00431867"/>
    <w:rsid w:val="0043276B"/>
    <w:rsid w:val="00434E68"/>
    <w:rsid w:val="00435702"/>
    <w:rsid w:val="00436175"/>
    <w:rsid w:val="00436656"/>
    <w:rsid w:val="00437054"/>
    <w:rsid w:val="00437D0E"/>
    <w:rsid w:val="004404A0"/>
    <w:rsid w:val="00440C4B"/>
    <w:rsid w:val="00441020"/>
    <w:rsid w:val="0044108E"/>
    <w:rsid w:val="00441157"/>
    <w:rsid w:val="0044150E"/>
    <w:rsid w:val="00442348"/>
    <w:rsid w:val="0044247B"/>
    <w:rsid w:val="00442710"/>
    <w:rsid w:val="00442993"/>
    <w:rsid w:val="00442A84"/>
    <w:rsid w:val="00443169"/>
    <w:rsid w:val="004443A0"/>
    <w:rsid w:val="00444E1B"/>
    <w:rsid w:val="004459AA"/>
    <w:rsid w:val="0044634E"/>
    <w:rsid w:val="00446669"/>
    <w:rsid w:val="00447581"/>
    <w:rsid w:val="00447DC1"/>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159"/>
    <w:rsid w:val="00462488"/>
    <w:rsid w:val="00462825"/>
    <w:rsid w:val="00463E3A"/>
    <w:rsid w:val="00464034"/>
    <w:rsid w:val="00464C94"/>
    <w:rsid w:val="00465AC1"/>
    <w:rsid w:val="00465C51"/>
    <w:rsid w:val="004661A7"/>
    <w:rsid w:val="00466B79"/>
    <w:rsid w:val="004673E8"/>
    <w:rsid w:val="00470F01"/>
    <w:rsid w:val="00471607"/>
    <w:rsid w:val="00471734"/>
    <w:rsid w:val="00471790"/>
    <w:rsid w:val="00471F27"/>
    <w:rsid w:val="0047241F"/>
    <w:rsid w:val="00472596"/>
    <w:rsid w:val="00472638"/>
    <w:rsid w:val="004740AE"/>
    <w:rsid w:val="00474486"/>
    <w:rsid w:val="00474D8D"/>
    <w:rsid w:val="00475453"/>
    <w:rsid w:val="004769CE"/>
    <w:rsid w:val="004802DC"/>
    <w:rsid w:val="00480579"/>
    <w:rsid w:val="00481734"/>
    <w:rsid w:val="00481BA0"/>
    <w:rsid w:val="00481F46"/>
    <w:rsid w:val="0048287F"/>
    <w:rsid w:val="00482960"/>
    <w:rsid w:val="004829F4"/>
    <w:rsid w:val="00482BBF"/>
    <w:rsid w:val="004836BA"/>
    <w:rsid w:val="00484057"/>
    <w:rsid w:val="00485795"/>
    <w:rsid w:val="004858FF"/>
    <w:rsid w:val="004860E4"/>
    <w:rsid w:val="00487694"/>
    <w:rsid w:val="00487EB2"/>
    <w:rsid w:val="00490CAA"/>
    <w:rsid w:val="00492098"/>
    <w:rsid w:val="004924BA"/>
    <w:rsid w:val="00492862"/>
    <w:rsid w:val="00492D68"/>
    <w:rsid w:val="0049304D"/>
    <w:rsid w:val="0049330A"/>
    <w:rsid w:val="004948C3"/>
    <w:rsid w:val="00494CBB"/>
    <w:rsid w:val="00495098"/>
    <w:rsid w:val="00495E02"/>
    <w:rsid w:val="00496ABD"/>
    <w:rsid w:val="00497E63"/>
    <w:rsid w:val="004A0985"/>
    <w:rsid w:val="004A0E22"/>
    <w:rsid w:val="004A14DE"/>
    <w:rsid w:val="004A18F8"/>
    <w:rsid w:val="004A1B40"/>
    <w:rsid w:val="004A1D6D"/>
    <w:rsid w:val="004A2625"/>
    <w:rsid w:val="004A26A4"/>
    <w:rsid w:val="004A30A6"/>
    <w:rsid w:val="004A3830"/>
    <w:rsid w:val="004A3D23"/>
    <w:rsid w:val="004A6955"/>
    <w:rsid w:val="004B002F"/>
    <w:rsid w:val="004B02F4"/>
    <w:rsid w:val="004B0321"/>
    <w:rsid w:val="004B0FB8"/>
    <w:rsid w:val="004B12A7"/>
    <w:rsid w:val="004B14C5"/>
    <w:rsid w:val="004B1588"/>
    <w:rsid w:val="004B1CD8"/>
    <w:rsid w:val="004B1F6F"/>
    <w:rsid w:val="004B387A"/>
    <w:rsid w:val="004B393A"/>
    <w:rsid w:val="004B3FD1"/>
    <w:rsid w:val="004B457B"/>
    <w:rsid w:val="004B487A"/>
    <w:rsid w:val="004B497A"/>
    <w:rsid w:val="004B4FA0"/>
    <w:rsid w:val="004B594C"/>
    <w:rsid w:val="004B6236"/>
    <w:rsid w:val="004B6827"/>
    <w:rsid w:val="004C0F6B"/>
    <w:rsid w:val="004C1600"/>
    <w:rsid w:val="004C420C"/>
    <w:rsid w:val="004C4D2E"/>
    <w:rsid w:val="004C50A1"/>
    <w:rsid w:val="004C5690"/>
    <w:rsid w:val="004C5D62"/>
    <w:rsid w:val="004C63EB"/>
    <w:rsid w:val="004C6A27"/>
    <w:rsid w:val="004C795E"/>
    <w:rsid w:val="004D0F1C"/>
    <w:rsid w:val="004D0F8F"/>
    <w:rsid w:val="004D1A4B"/>
    <w:rsid w:val="004D2259"/>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BB3"/>
    <w:rsid w:val="004E5DB0"/>
    <w:rsid w:val="004E61F9"/>
    <w:rsid w:val="004E7857"/>
    <w:rsid w:val="004E7C28"/>
    <w:rsid w:val="004F040F"/>
    <w:rsid w:val="004F134D"/>
    <w:rsid w:val="004F2887"/>
    <w:rsid w:val="004F341B"/>
    <w:rsid w:val="004F44EC"/>
    <w:rsid w:val="004F46ED"/>
    <w:rsid w:val="004F537B"/>
    <w:rsid w:val="004F5DB9"/>
    <w:rsid w:val="005000D4"/>
    <w:rsid w:val="00501E12"/>
    <w:rsid w:val="00501E8A"/>
    <w:rsid w:val="005022BA"/>
    <w:rsid w:val="0050297F"/>
    <w:rsid w:val="00502B9E"/>
    <w:rsid w:val="00502C9D"/>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B61"/>
    <w:rsid w:val="00514F0F"/>
    <w:rsid w:val="00515242"/>
    <w:rsid w:val="0051592A"/>
    <w:rsid w:val="00515C65"/>
    <w:rsid w:val="00516275"/>
    <w:rsid w:val="0051636C"/>
    <w:rsid w:val="0051660B"/>
    <w:rsid w:val="00516A49"/>
    <w:rsid w:val="005178D3"/>
    <w:rsid w:val="005201A3"/>
    <w:rsid w:val="005216B4"/>
    <w:rsid w:val="00521CD1"/>
    <w:rsid w:val="0052203B"/>
    <w:rsid w:val="005235D8"/>
    <w:rsid w:val="00523D95"/>
    <w:rsid w:val="00524404"/>
    <w:rsid w:val="00524BE4"/>
    <w:rsid w:val="0052537E"/>
    <w:rsid w:val="00525C11"/>
    <w:rsid w:val="00526676"/>
    <w:rsid w:val="0052689D"/>
    <w:rsid w:val="0052709D"/>
    <w:rsid w:val="005271FC"/>
    <w:rsid w:val="005301DF"/>
    <w:rsid w:val="0053071B"/>
    <w:rsid w:val="00530EC2"/>
    <w:rsid w:val="00531EC9"/>
    <w:rsid w:val="00531F69"/>
    <w:rsid w:val="005334F1"/>
    <w:rsid w:val="00533543"/>
    <w:rsid w:val="005335A4"/>
    <w:rsid w:val="005341F3"/>
    <w:rsid w:val="00534BE9"/>
    <w:rsid w:val="005357A2"/>
    <w:rsid w:val="00535B2B"/>
    <w:rsid w:val="00535DE2"/>
    <w:rsid w:val="0053616A"/>
    <w:rsid w:val="005362A6"/>
    <w:rsid w:val="00536EB3"/>
    <w:rsid w:val="005371A7"/>
    <w:rsid w:val="0053744A"/>
    <w:rsid w:val="0053749F"/>
    <w:rsid w:val="0053768B"/>
    <w:rsid w:val="005421F6"/>
    <w:rsid w:val="005423D2"/>
    <w:rsid w:val="00542B9F"/>
    <w:rsid w:val="00544076"/>
    <w:rsid w:val="00544A6A"/>
    <w:rsid w:val="00544B1C"/>
    <w:rsid w:val="00544EF7"/>
    <w:rsid w:val="005459C5"/>
    <w:rsid w:val="00545B9F"/>
    <w:rsid w:val="00545E90"/>
    <w:rsid w:val="005462B1"/>
    <w:rsid w:val="005502EE"/>
    <w:rsid w:val="00551B96"/>
    <w:rsid w:val="005525AE"/>
    <w:rsid w:val="00552D36"/>
    <w:rsid w:val="005548C2"/>
    <w:rsid w:val="0055629D"/>
    <w:rsid w:val="00556DC9"/>
    <w:rsid w:val="00556DDE"/>
    <w:rsid w:val="00557238"/>
    <w:rsid w:val="005616B0"/>
    <w:rsid w:val="00561CFD"/>
    <w:rsid w:val="0056306E"/>
    <w:rsid w:val="00563A98"/>
    <w:rsid w:val="005654DE"/>
    <w:rsid w:val="00565A44"/>
    <w:rsid w:val="00565E26"/>
    <w:rsid w:val="00566EED"/>
    <w:rsid w:val="005671DF"/>
    <w:rsid w:val="00567D55"/>
    <w:rsid w:val="005705BD"/>
    <w:rsid w:val="00570C54"/>
    <w:rsid w:val="00571C10"/>
    <w:rsid w:val="0057361A"/>
    <w:rsid w:val="0057381E"/>
    <w:rsid w:val="00573DD5"/>
    <w:rsid w:val="00573E3E"/>
    <w:rsid w:val="00573FF4"/>
    <w:rsid w:val="00574566"/>
    <w:rsid w:val="00575469"/>
    <w:rsid w:val="005758F1"/>
    <w:rsid w:val="00576D14"/>
    <w:rsid w:val="0057713D"/>
    <w:rsid w:val="0057722A"/>
    <w:rsid w:val="00577478"/>
    <w:rsid w:val="00577934"/>
    <w:rsid w:val="0058042C"/>
    <w:rsid w:val="00581C3F"/>
    <w:rsid w:val="00582B6F"/>
    <w:rsid w:val="005833FB"/>
    <w:rsid w:val="00583586"/>
    <w:rsid w:val="0058411A"/>
    <w:rsid w:val="00584395"/>
    <w:rsid w:val="005843C4"/>
    <w:rsid w:val="00585632"/>
    <w:rsid w:val="00585AF0"/>
    <w:rsid w:val="00586089"/>
    <w:rsid w:val="005873A0"/>
    <w:rsid w:val="005878A7"/>
    <w:rsid w:val="00590659"/>
    <w:rsid w:val="00590D36"/>
    <w:rsid w:val="00590D6B"/>
    <w:rsid w:val="00593008"/>
    <w:rsid w:val="005931B3"/>
    <w:rsid w:val="00593C05"/>
    <w:rsid w:val="00593CE9"/>
    <w:rsid w:val="00594A89"/>
    <w:rsid w:val="00594CF5"/>
    <w:rsid w:val="00595B72"/>
    <w:rsid w:val="00596381"/>
    <w:rsid w:val="00596566"/>
    <w:rsid w:val="00596AD6"/>
    <w:rsid w:val="0059722C"/>
    <w:rsid w:val="0059763C"/>
    <w:rsid w:val="00597693"/>
    <w:rsid w:val="005A144B"/>
    <w:rsid w:val="005A2738"/>
    <w:rsid w:val="005A27F9"/>
    <w:rsid w:val="005A2B82"/>
    <w:rsid w:val="005A2D03"/>
    <w:rsid w:val="005A3A26"/>
    <w:rsid w:val="005A4978"/>
    <w:rsid w:val="005A592F"/>
    <w:rsid w:val="005A6606"/>
    <w:rsid w:val="005A6CC1"/>
    <w:rsid w:val="005B137B"/>
    <w:rsid w:val="005B242E"/>
    <w:rsid w:val="005B25B4"/>
    <w:rsid w:val="005B389C"/>
    <w:rsid w:val="005B41FC"/>
    <w:rsid w:val="005B471C"/>
    <w:rsid w:val="005B51B0"/>
    <w:rsid w:val="005B6287"/>
    <w:rsid w:val="005B6B50"/>
    <w:rsid w:val="005B7C38"/>
    <w:rsid w:val="005C06C2"/>
    <w:rsid w:val="005C09A1"/>
    <w:rsid w:val="005C13C0"/>
    <w:rsid w:val="005C2C6D"/>
    <w:rsid w:val="005C365F"/>
    <w:rsid w:val="005C3C7F"/>
    <w:rsid w:val="005C4724"/>
    <w:rsid w:val="005C4FB2"/>
    <w:rsid w:val="005C55DD"/>
    <w:rsid w:val="005C6135"/>
    <w:rsid w:val="005C6DEA"/>
    <w:rsid w:val="005C6F57"/>
    <w:rsid w:val="005D088E"/>
    <w:rsid w:val="005D1082"/>
    <w:rsid w:val="005D1A24"/>
    <w:rsid w:val="005D2110"/>
    <w:rsid w:val="005D2763"/>
    <w:rsid w:val="005D2A69"/>
    <w:rsid w:val="005D3B25"/>
    <w:rsid w:val="005D4BA4"/>
    <w:rsid w:val="005D4FD5"/>
    <w:rsid w:val="005D5680"/>
    <w:rsid w:val="005D57F6"/>
    <w:rsid w:val="005D6159"/>
    <w:rsid w:val="005D6343"/>
    <w:rsid w:val="005D6A0B"/>
    <w:rsid w:val="005D7A82"/>
    <w:rsid w:val="005D7CC5"/>
    <w:rsid w:val="005E102C"/>
    <w:rsid w:val="005E1180"/>
    <w:rsid w:val="005E148C"/>
    <w:rsid w:val="005E32BE"/>
    <w:rsid w:val="005E3377"/>
    <w:rsid w:val="005E44FA"/>
    <w:rsid w:val="005E4C3A"/>
    <w:rsid w:val="005E527D"/>
    <w:rsid w:val="005E7215"/>
    <w:rsid w:val="005F0548"/>
    <w:rsid w:val="005F06EB"/>
    <w:rsid w:val="005F1FAB"/>
    <w:rsid w:val="005F2372"/>
    <w:rsid w:val="005F23B0"/>
    <w:rsid w:val="005F371A"/>
    <w:rsid w:val="005F4746"/>
    <w:rsid w:val="005F4F04"/>
    <w:rsid w:val="005F54A0"/>
    <w:rsid w:val="005F54DA"/>
    <w:rsid w:val="005F5B49"/>
    <w:rsid w:val="005F5E14"/>
    <w:rsid w:val="005F7B63"/>
    <w:rsid w:val="00600DA4"/>
    <w:rsid w:val="00601068"/>
    <w:rsid w:val="00601841"/>
    <w:rsid w:val="006021FF"/>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9F7"/>
    <w:rsid w:val="00613B1A"/>
    <w:rsid w:val="00614A2B"/>
    <w:rsid w:val="00615C65"/>
    <w:rsid w:val="006160A9"/>
    <w:rsid w:val="006161DC"/>
    <w:rsid w:val="00617077"/>
    <w:rsid w:val="006171F0"/>
    <w:rsid w:val="006177A1"/>
    <w:rsid w:val="0061799C"/>
    <w:rsid w:val="00620F50"/>
    <w:rsid w:val="006214DE"/>
    <w:rsid w:val="00621621"/>
    <w:rsid w:val="00622194"/>
    <w:rsid w:val="006222FD"/>
    <w:rsid w:val="00622659"/>
    <w:rsid w:val="0062337D"/>
    <w:rsid w:val="00624FDA"/>
    <w:rsid w:val="00625E1B"/>
    <w:rsid w:val="0062603C"/>
    <w:rsid w:val="006264C6"/>
    <w:rsid w:val="00626D6B"/>
    <w:rsid w:val="006272C9"/>
    <w:rsid w:val="00627736"/>
    <w:rsid w:val="00627E8A"/>
    <w:rsid w:val="00627F73"/>
    <w:rsid w:val="00631CFE"/>
    <w:rsid w:val="00632398"/>
    <w:rsid w:val="006324E9"/>
    <w:rsid w:val="00632569"/>
    <w:rsid w:val="00632E64"/>
    <w:rsid w:val="00633255"/>
    <w:rsid w:val="00633AC2"/>
    <w:rsid w:val="00633B74"/>
    <w:rsid w:val="006345E5"/>
    <w:rsid w:val="00634D06"/>
    <w:rsid w:val="0063595B"/>
    <w:rsid w:val="00636649"/>
    <w:rsid w:val="00637999"/>
    <w:rsid w:val="00640209"/>
    <w:rsid w:val="006404D4"/>
    <w:rsid w:val="00640CC2"/>
    <w:rsid w:val="006412D9"/>
    <w:rsid w:val="00641A74"/>
    <w:rsid w:val="00643BC2"/>
    <w:rsid w:val="00644181"/>
    <w:rsid w:val="006450EE"/>
    <w:rsid w:val="00645B06"/>
    <w:rsid w:val="00645D82"/>
    <w:rsid w:val="00646C61"/>
    <w:rsid w:val="0064765A"/>
    <w:rsid w:val="00647CCA"/>
    <w:rsid w:val="00650DC2"/>
    <w:rsid w:val="006524A0"/>
    <w:rsid w:val="0065374F"/>
    <w:rsid w:val="00654582"/>
    <w:rsid w:val="00654F0A"/>
    <w:rsid w:val="0065700E"/>
    <w:rsid w:val="00657A5D"/>
    <w:rsid w:val="00660327"/>
    <w:rsid w:val="0066037B"/>
    <w:rsid w:val="006614D2"/>
    <w:rsid w:val="00661666"/>
    <w:rsid w:val="006620D0"/>
    <w:rsid w:val="006628F8"/>
    <w:rsid w:val="00663847"/>
    <w:rsid w:val="006638BC"/>
    <w:rsid w:val="00664777"/>
    <w:rsid w:val="00665D54"/>
    <w:rsid w:val="00665FBD"/>
    <w:rsid w:val="00666031"/>
    <w:rsid w:val="006667BF"/>
    <w:rsid w:val="00666C84"/>
    <w:rsid w:val="00667836"/>
    <w:rsid w:val="00667F22"/>
    <w:rsid w:val="00670730"/>
    <w:rsid w:val="006707F8"/>
    <w:rsid w:val="006725DE"/>
    <w:rsid w:val="006730C0"/>
    <w:rsid w:val="0067326D"/>
    <w:rsid w:val="00674428"/>
    <w:rsid w:val="00674A3D"/>
    <w:rsid w:val="00675365"/>
    <w:rsid w:val="00675E89"/>
    <w:rsid w:val="0067766A"/>
    <w:rsid w:val="00677701"/>
    <w:rsid w:val="00677CAE"/>
    <w:rsid w:val="0068003E"/>
    <w:rsid w:val="00681303"/>
    <w:rsid w:val="00681BB5"/>
    <w:rsid w:val="00682727"/>
    <w:rsid w:val="00683028"/>
    <w:rsid w:val="00683141"/>
    <w:rsid w:val="00683582"/>
    <w:rsid w:val="0068390B"/>
    <w:rsid w:val="00683CBC"/>
    <w:rsid w:val="006849E4"/>
    <w:rsid w:val="006857DF"/>
    <w:rsid w:val="0068648B"/>
    <w:rsid w:val="00686A95"/>
    <w:rsid w:val="00686CBC"/>
    <w:rsid w:val="006909D1"/>
    <w:rsid w:val="00691127"/>
    <w:rsid w:val="0069113D"/>
    <w:rsid w:val="00691635"/>
    <w:rsid w:val="00691A52"/>
    <w:rsid w:val="00692355"/>
    <w:rsid w:val="00692C69"/>
    <w:rsid w:val="00692EAC"/>
    <w:rsid w:val="00693D81"/>
    <w:rsid w:val="006956DD"/>
    <w:rsid w:val="006957FD"/>
    <w:rsid w:val="00696270"/>
    <w:rsid w:val="0069644E"/>
    <w:rsid w:val="00696703"/>
    <w:rsid w:val="00697D2E"/>
    <w:rsid w:val="006A0DEB"/>
    <w:rsid w:val="006A1E8B"/>
    <w:rsid w:val="006A21FD"/>
    <w:rsid w:val="006A39B5"/>
    <w:rsid w:val="006A4184"/>
    <w:rsid w:val="006A45C3"/>
    <w:rsid w:val="006A4BE6"/>
    <w:rsid w:val="006A50CF"/>
    <w:rsid w:val="006A59DE"/>
    <w:rsid w:val="006A5B7A"/>
    <w:rsid w:val="006A687A"/>
    <w:rsid w:val="006A6EAD"/>
    <w:rsid w:val="006B0EA1"/>
    <w:rsid w:val="006B0EF3"/>
    <w:rsid w:val="006B1E1F"/>
    <w:rsid w:val="006B33AA"/>
    <w:rsid w:val="006B3521"/>
    <w:rsid w:val="006B3626"/>
    <w:rsid w:val="006B3637"/>
    <w:rsid w:val="006B4C7D"/>
    <w:rsid w:val="006B51C0"/>
    <w:rsid w:val="006B569B"/>
    <w:rsid w:val="006B5F71"/>
    <w:rsid w:val="006B667A"/>
    <w:rsid w:val="006B7803"/>
    <w:rsid w:val="006B7E18"/>
    <w:rsid w:val="006C02AF"/>
    <w:rsid w:val="006C0489"/>
    <w:rsid w:val="006C18DE"/>
    <w:rsid w:val="006C1F5C"/>
    <w:rsid w:val="006C250B"/>
    <w:rsid w:val="006C3DD6"/>
    <w:rsid w:val="006C4346"/>
    <w:rsid w:val="006C4BB7"/>
    <w:rsid w:val="006C5CCE"/>
    <w:rsid w:val="006C606E"/>
    <w:rsid w:val="006C626E"/>
    <w:rsid w:val="006C65A5"/>
    <w:rsid w:val="006C662E"/>
    <w:rsid w:val="006C6B5D"/>
    <w:rsid w:val="006C773D"/>
    <w:rsid w:val="006C7CC3"/>
    <w:rsid w:val="006C7F46"/>
    <w:rsid w:val="006D116A"/>
    <w:rsid w:val="006D1A4E"/>
    <w:rsid w:val="006D1F52"/>
    <w:rsid w:val="006D383B"/>
    <w:rsid w:val="006D3B3F"/>
    <w:rsid w:val="006D3E49"/>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C63"/>
    <w:rsid w:val="006E536B"/>
    <w:rsid w:val="006E6059"/>
    <w:rsid w:val="006E6F0D"/>
    <w:rsid w:val="006E7578"/>
    <w:rsid w:val="006E7756"/>
    <w:rsid w:val="006E77CB"/>
    <w:rsid w:val="006E7B77"/>
    <w:rsid w:val="006E7C77"/>
    <w:rsid w:val="006E7F10"/>
    <w:rsid w:val="006F075B"/>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DC"/>
    <w:rsid w:val="007031A0"/>
    <w:rsid w:val="007047F9"/>
    <w:rsid w:val="0070569F"/>
    <w:rsid w:val="00705EF5"/>
    <w:rsid w:val="0070610B"/>
    <w:rsid w:val="0070623C"/>
    <w:rsid w:val="007067F0"/>
    <w:rsid w:val="0070699A"/>
    <w:rsid w:val="00706ADD"/>
    <w:rsid w:val="00707FB7"/>
    <w:rsid w:val="007107ED"/>
    <w:rsid w:val="0071083C"/>
    <w:rsid w:val="00711033"/>
    <w:rsid w:val="00711ED8"/>
    <w:rsid w:val="00712FE0"/>
    <w:rsid w:val="00714789"/>
    <w:rsid w:val="0071528E"/>
    <w:rsid w:val="00715901"/>
    <w:rsid w:val="00715FD4"/>
    <w:rsid w:val="00717469"/>
    <w:rsid w:val="00717727"/>
    <w:rsid w:val="007177BA"/>
    <w:rsid w:val="00717825"/>
    <w:rsid w:val="00720282"/>
    <w:rsid w:val="007212C2"/>
    <w:rsid w:val="00721468"/>
    <w:rsid w:val="00722752"/>
    <w:rsid w:val="00723657"/>
    <w:rsid w:val="00723B6B"/>
    <w:rsid w:val="00724F74"/>
    <w:rsid w:val="007261B9"/>
    <w:rsid w:val="00726C32"/>
    <w:rsid w:val="0072773F"/>
    <w:rsid w:val="00730647"/>
    <w:rsid w:val="00730F0F"/>
    <w:rsid w:val="00731146"/>
    <w:rsid w:val="00732D8F"/>
    <w:rsid w:val="0073327D"/>
    <w:rsid w:val="00733920"/>
    <w:rsid w:val="00733A84"/>
    <w:rsid w:val="00734ACE"/>
    <w:rsid w:val="00734E1A"/>
    <w:rsid w:val="00735B13"/>
    <w:rsid w:val="00740FF3"/>
    <w:rsid w:val="00741CFD"/>
    <w:rsid w:val="0074250B"/>
    <w:rsid w:val="00742BE6"/>
    <w:rsid w:val="00743D60"/>
    <w:rsid w:val="00744310"/>
    <w:rsid w:val="007451DF"/>
    <w:rsid w:val="0074580E"/>
    <w:rsid w:val="00747626"/>
    <w:rsid w:val="00747817"/>
    <w:rsid w:val="00750B43"/>
    <w:rsid w:val="00751B29"/>
    <w:rsid w:val="00752D7C"/>
    <w:rsid w:val="00753090"/>
    <w:rsid w:val="00753B4A"/>
    <w:rsid w:val="007540F6"/>
    <w:rsid w:val="007545BA"/>
    <w:rsid w:val="00755A5D"/>
    <w:rsid w:val="00755C66"/>
    <w:rsid w:val="00756323"/>
    <w:rsid w:val="007572A9"/>
    <w:rsid w:val="0075769C"/>
    <w:rsid w:val="007600F5"/>
    <w:rsid w:val="00760FC4"/>
    <w:rsid w:val="00761EC6"/>
    <w:rsid w:val="0076230D"/>
    <w:rsid w:val="00763044"/>
    <w:rsid w:val="00763298"/>
    <w:rsid w:val="007636DA"/>
    <w:rsid w:val="00763A06"/>
    <w:rsid w:val="007640F8"/>
    <w:rsid w:val="007646BC"/>
    <w:rsid w:val="007649D9"/>
    <w:rsid w:val="007656CF"/>
    <w:rsid w:val="00765CD7"/>
    <w:rsid w:val="0076715E"/>
    <w:rsid w:val="00767A39"/>
    <w:rsid w:val="0077005E"/>
    <w:rsid w:val="0077063C"/>
    <w:rsid w:val="007710DF"/>
    <w:rsid w:val="007722B9"/>
    <w:rsid w:val="007723E0"/>
    <w:rsid w:val="00773359"/>
    <w:rsid w:val="00773854"/>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5030"/>
    <w:rsid w:val="00795481"/>
    <w:rsid w:val="00796BDC"/>
    <w:rsid w:val="007973B4"/>
    <w:rsid w:val="007974D8"/>
    <w:rsid w:val="00797A61"/>
    <w:rsid w:val="007A0052"/>
    <w:rsid w:val="007A0310"/>
    <w:rsid w:val="007A1731"/>
    <w:rsid w:val="007A19FB"/>
    <w:rsid w:val="007A2837"/>
    <w:rsid w:val="007A30D5"/>
    <w:rsid w:val="007A3D67"/>
    <w:rsid w:val="007A4197"/>
    <w:rsid w:val="007A6AAD"/>
    <w:rsid w:val="007B07D0"/>
    <w:rsid w:val="007B0ECE"/>
    <w:rsid w:val="007B2E47"/>
    <w:rsid w:val="007B3CFD"/>
    <w:rsid w:val="007B4491"/>
    <w:rsid w:val="007B59E1"/>
    <w:rsid w:val="007B5C53"/>
    <w:rsid w:val="007B6EC4"/>
    <w:rsid w:val="007B7900"/>
    <w:rsid w:val="007C02EE"/>
    <w:rsid w:val="007C12D8"/>
    <w:rsid w:val="007C221B"/>
    <w:rsid w:val="007C2629"/>
    <w:rsid w:val="007C303B"/>
    <w:rsid w:val="007C3C90"/>
    <w:rsid w:val="007C3D8D"/>
    <w:rsid w:val="007C4577"/>
    <w:rsid w:val="007C46FA"/>
    <w:rsid w:val="007C5ECA"/>
    <w:rsid w:val="007C6F7A"/>
    <w:rsid w:val="007C7A9B"/>
    <w:rsid w:val="007D0E36"/>
    <w:rsid w:val="007D0EFA"/>
    <w:rsid w:val="007D0FC8"/>
    <w:rsid w:val="007D1557"/>
    <w:rsid w:val="007D2BBA"/>
    <w:rsid w:val="007D3AC3"/>
    <w:rsid w:val="007D4F3F"/>
    <w:rsid w:val="007D4FCD"/>
    <w:rsid w:val="007D7EBA"/>
    <w:rsid w:val="007E1854"/>
    <w:rsid w:val="007E1A11"/>
    <w:rsid w:val="007E1F12"/>
    <w:rsid w:val="007E3533"/>
    <w:rsid w:val="007E3AEE"/>
    <w:rsid w:val="007E552B"/>
    <w:rsid w:val="007E6099"/>
    <w:rsid w:val="007E62E1"/>
    <w:rsid w:val="007E62F0"/>
    <w:rsid w:val="007E6C9D"/>
    <w:rsid w:val="007F2839"/>
    <w:rsid w:val="007F28E1"/>
    <w:rsid w:val="007F2AC8"/>
    <w:rsid w:val="007F2B30"/>
    <w:rsid w:val="007F471C"/>
    <w:rsid w:val="007F5CA4"/>
    <w:rsid w:val="007F67F3"/>
    <w:rsid w:val="007F7EC1"/>
    <w:rsid w:val="00800295"/>
    <w:rsid w:val="008002CF"/>
    <w:rsid w:val="00802039"/>
    <w:rsid w:val="008022ED"/>
    <w:rsid w:val="00803F93"/>
    <w:rsid w:val="00805E8C"/>
    <w:rsid w:val="00805FE2"/>
    <w:rsid w:val="00806620"/>
    <w:rsid w:val="008078BD"/>
    <w:rsid w:val="0080795E"/>
    <w:rsid w:val="00807BEA"/>
    <w:rsid w:val="00810696"/>
    <w:rsid w:val="00810A55"/>
    <w:rsid w:val="008110E9"/>
    <w:rsid w:val="00813BAB"/>
    <w:rsid w:val="00813F9D"/>
    <w:rsid w:val="008147F8"/>
    <w:rsid w:val="0081493F"/>
    <w:rsid w:val="00814B0C"/>
    <w:rsid w:val="00814CA4"/>
    <w:rsid w:val="008150A3"/>
    <w:rsid w:val="00816250"/>
    <w:rsid w:val="00816C8B"/>
    <w:rsid w:val="00817702"/>
    <w:rsid w:val="008202A6"/>
    <w:rsid w:val="00820840"/>
    <w:rsid w:val="00820D45"/>
    <w:rsid w:val="00823CA9"/>
    <w:rsid w:val="00824683"/>
    <w:rsid w:val="00824920"/>
    <w:rsid w:val="0082526E"/>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8EE"/>
    <w:rsid w:val="008410E7"/>
    <w:rsid w:val="008419A1"/>
    <w:rsid w:val="008426DB"/>
    <w:rsid w:val="00844B75"/>
    <w:rsid w:val="0084553E"/>
    <w:rsid w:val="00845AB0"/>
    <w:rsid w:val="00845BA4"/>
    <w:rsid w:val="00845BBD"/>
    <w:rsid w:val="00846609"/>
    <w:rsid w:val="00850167"/>
    <w:rsid w:val="00851F69"/>
    <w:rsid w:val="008522B4"/>
    <w:rsid w:val="0085499A"/>
    <w:rsid w:val="00856C1B"/>
    <w:rsid w:val="00856CE2"/>
    <w:rsid w:val="008571C1"/>
    <w:rsid w:val="008573E3"/>
    <w:rsid w:val="0085754A"/>
    <w:rsid w:val="00857DF7"/>
    <w:rsid w:val="00857E0C"/>
    <w:rsid w:val="008611BC"/>
    <w:rsid w:val="008613BC"/>
    <w:rsid w:val="00863009"/>
    <w:rsid w:val="00863BBB"/>
    <w:rsid w:val="008642CA"/>
    <w:rsid w:val="008647CE"/>
    <w:rsid w:val="0086491D"/>
    <w:rsid w:val="008651A9"/>
    <w:rsid w:val="008652DA"/>
    <w:rsid w:val="008653D4"/>
    <w:rsid w:val="0086572D"/>
    <w:rsid w:val="008659E2"/>
    <w:rsid w:val="00866085"/>
    <w:rsid w:val="008671F4"/>
    <w:rsid w:val="00870072"/>
    <w:rsid w:val="00870861"/>
    <w:rsid w:val="008728E7"/>
    <w:rsid w:val="0087341F"/>
    <w:rsid w:val="0087540E"/>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674B"/>
    <w:rsid w:val="008879BD"/>
    <w:rsid w:val="00890A90"/>
    <w:rsid w:val="00890B93"/>
    <w:rsid w:val="00891002"/>
    <w:rsid w:val="00892090"/>
    <w:rsid w:val="008957B5"/>
    <w:rsid w:val="00895B24"/>
    <w:rsid w:val="00895F04"/>
    <w:rsid w:val="00896080"/>
    <w:rsid w:val="008960D0"/>
    <w:rsid w:val="00897847"/>
    <w:rsid w:val="00897C65"/>
    <w:rsid w:val="008A104C"/>
    <w:rsid w:val="008A11CF"/>
    <w:rsid w:val="008A1512"/>
    <w:rsid w:val="008A160C"/>
    <w:rsid w:val="008A2C31"/>
    <w:rsid w:val="008A3BBC"/>
    <w:rsid w:val="008A3F8C"/>
    <w:rsid w:val="008A52C3"/>
    <w:rsid w:val="008A565B"/>
    <w:rsid w:val="008A5DA3"/>
    <w:rsid w:val="008A6CC7"/>
    <w:rsid w:val="008A756A"/>
    <w:rsid w:val="008A7FA2"/>
    <w:rsid w:val="008B05C9"/>
    <w:rsid w:val="008B1032"/>
    <w:rsid w:val="008B1033"/>
    <w:rsid w:val="008B1A98"/>
    <w:rsid w:val="008B34DA"/>
    <w:rsid w:val="008B39F2"/>
    <w:rsid w:val="008B3C7B"/>
    <w:rsid w:val="008B40D5"/>
    <w:rsid w:val="008B4867"/>
    <w:rsid w:val="008B4E4F"/>
    <w:rsid w:val="008B777D"/>
    <w:rsid w:val="008C030D"/>
    <w:rsid w:val="008C15AD"/>
    <w:rsid w:val="008C1F4E"/>
    <w:rsid w:val="008C370D"/>
    <w:rsid w:val="008C37CD"/>
    <w:rsid w:val="008C3CDF"/>
    <w:rsid w:val="008C3F6D"/>
    <w:rsid w:val="008C4DD9"/>
    <w:rsid w:val="008C5C16"/>
    <w:rsid w:val="008C6071"/>
    <w:rsid w:val="008C61A9"/>
    <w:rsid w:val="008C65EF"/>
    <w:rsid w:val="008C7499"/>
    <w:rsid w:val="008C76EE"/>
    <w:rsid w:val="008D0CC7"/>
    <w:rsid w:val="008D1CD8"/>
    <w:rsid w:val="008D1F7B"/>
    <w:rsid w:val="008D22D6"/>
    <w:rsid w:val="008D26B2"/>
    <w:rsid w:val="008D2738"/>
    <w:rsid w:val="008D3733"/>
    <w:rsid w:val="008D3D8E"/>
    <w:rsid w:val="008D3E6D"/>
    <w:rsid w:val="008D403F"/>
    <w:rsid w:val="008D45F2"/>
    <w:rsid w:val="008D48C4"/>
    <w:rsid w:val="008D4926"/>
    <w:rsid w:val="008D4DB7"/>
    <w:rsid w:val="008D5B1E"/>
    <w:rsid w:val="008D5BEC"/>
    <w:rsid w:val="008D60CC"/>
    <w:rsid w:val="008D63DB"/>
    <w:rsid w:val="008D6932"/>
    <w:rsid w:val="008E09FF"/>
    <w:rsid w:val="008E0AB1"/>
    <w:rsid w:val="008E0E1D"/>
    <w:rsid w:val="008E1908"/>
    <w:rsid w:val="008E1CFD"/>
    <w:rsid w:val="008E219D"/>
    <w:rsid w:val="008E29E4"/>
    <w:rsid w:val="008E3E8C"/>
    <w:rsid w:val="008E40AB"/>
    <w:rsid w:val="008E51EC"/>
    <w:rsid w:val="008E53E8"/>
    <w:rsid w:val="008E669A"/>
    <w:rsid w:val="008E68CD"/>
    <w:rsid w:val="008F0187"/>
    <w:rsid w:val="008F05B6"/>
    <w:rsid w:val="008F3274"/>
    <w:rsid w:val="008F6494"/>
    <w:rsid w:val="008F665D"/>
    <w:rsid w:val="008F6E36"/>
    <w:rsid w:val="008F7133"/>
    <w:rsid w:val="008F7DEE"/>
    <w:rsid w:val="00901AF1"/>
    <w:rsid w:val="00901C31"/>
    <w:rsid w:val="00902F19"/>
    <w:rsid w:val="00903406"/>
    <w:rsid w:val="009045AE"/>
    <w:rsid w:val="00904A3A"/>
    <w:rsid w:val="00905561"/>
    <w:rsid w:val="009055AA"/>
    <w:rsid w:val="0090579A"/>
    <w:rsid w:val="0090615C"/>
    <w:rsid w:val="009073A2"/>
    <w:rsid w:val="00907BEB"/>
    <w:rsid w:val="00910B06"/>
    <w:rsid w:val="00910B56"/>
    <w:rsid w:val="00910DFE"/>
    <w:rsid w:val="009121A7"/>
    <w:rsid w:val="00913320"/>
    <w:rsid w:val="00913C82"/>
    <w:rsid w:val="00915E4C"/>
    <w:rsid w:val="00915EBF"/>
    <w:rsid w:val="00916FED"/>
    <w:rsid w:val="00917725"/>
    <w:rsid w:val="00917CED"/>
    <w:rsid w:val="00920D89"/>
    <w:rsid w:val="00921161"/>
    <w:rsid w:val="009218C0"/>
    <w:rsid w:val="009218F6"/>
    <w:rsid w:val="009219ED"/>
    <w:rsid w:val="00923905"/>
    <w:rsid w:val="00923CB1"/>
    <w:rsid w:val="00923F33"/>
    <w:rsid w:val="00924381"/>
    <w:rsid w:val="00924925"/>
    <w:rsid w:val="0092494D"/>
    <w:rsid w:val="00926430"/>
    <w:rsid w:val="00926E10"/>
    <w:rsid w:val="00927EA0"/>
    <w:rsid w:val="0093013A"/>
    <w:rsid w:val="00930C05"/>
    <w:rsid w:val="00930F3D"/>
    <w:rsid w:val="00932ADC"/>
    <w:rsid w:val="00933283"/>
    <w:rsid w:val="009333EB"/>
    <w:rsid w:val="00933DC6"/>
    <w:rsid w:val="0093478E"/>
    <w:rsid w:val="00935948"/>
    <w:rsid w:val="00940F86"/>
    <w:rsid w:val="00942E92"/>
    <w:rsid w:val="009431C4"/>
    <w:rsid w:val="009443E8"/>
    <w:rsid w:val="00945E44"/>
    <w:rsid w:val="00946145"/>
    <w:rsid w:val="00946805"/>
    <w:rsid w:val="00946D82"/>
    <w:rsid w:val="009472C7"/>
    <w:rsid w:val="00947FD8"/>
    <w:rsid w:val="00950FA4"/>
    <w:rsid w:val="00952141"/>
    <w:rsid w:val="00952BF7"/>
    <w:rsid w:val="00952E0A"/>
    <w:rsid w:val="00953714"/>
    <w:rsid w:val="00954DD9"/>
    <w:rsid w:val="00955D81"/>
    <w:rsid w:val="00955E30"/>
    <w:rsid w:val="0095647F"/>
    <w:rsid w:val="00957C30"/>
    <w:rsid w:val="009613FB"/>
    <w:rsid w:val="009615A0"/>
    <w:rsid w:val="009615F0"/>
    <w:rsid w:val="00962064"/>
    <w:rsid w:val="00962BF3"/>
    <w:rsid w:val="00963409"/>
    <w:rsid w:val="00965228"/>
    <w:rsid w:val="00965CF6"/>
    <w:rsid w:val="00966EC2"/>
    <w:rsid w:val="00967C06"/>
    <w:rsid w:val="00967DA9"/>
    <w:rsid w:val="00971741"/>
    <w:rsid w:val="0097244B"/>
    <w:rsid w:val="009726D0"/>
    <w:rsid w:val="0097309B"/>
    <w:rsid w:val="0097331B"/>
    <w:rsid w:val="0097470C"/>
    <w:rsid w:val="00974F74"/>
    <w:rsid w:val="009757D2"/>
    <w:rsid w:val="009764C1"/>
    <w:rsid w:val="009778CF"/>
    <w:rsid w:val="009800F0"/>
    <w:rsid w:val="00981AEB"/>
    <w:rsid w:val="009825E3"/>
    <w:rsid w:val="00982E11"/>
    <w:rsid w:val="0098313A"/>
    <w:rsid w:val="009831E7"/>
    <w:rsid w:val="009832B9"/>
    <w:rsid w:val="0098344B"/>
    <w:rsid w:val="009844F2"/>
    <w:rsid w:val="009847A9"/>
    <w:rsid w:val="00984F08"/>
    <w:rsid w:val="0098604B"/>
    <w:rsid w:val="0098623A"/>
    <w:rsid w:val="00987F41"/>
    <w:rsid w:val="0099036A"/>
    <w:rsid w:val="00990653"/>
    <w:rsid w:val="00990937"/>
    <w:rsid w:val="00990D31"/>
    <w:rsid w:val="0099113E"/>
    <w:rsid w:val="009913C6"/>
    <w:rsid w:val="00992572"/>
    <w:rsid w:val="00993302"/>
    <w:rsid w:val="00993343"/>
    <w:rsid w:val="00994BC0"/>
    <w:rsid w:val="00996929"/>
    <w:rsid w:val="00997343"/>
    <w:rsid w:val="00997C7A"/>
    <w:rsid w:val="00997DF4"/>
    <w:rsid w:val="00997E96"/>
    <w:rsid w:val="009A03AF"/>
    <w:rsid w:val="009A0A2E"/>
    <w:rsid w:val="009A0DE0"/>
    <w:rsid w:val="009A12AB"/>
    <w:rsid w:val="009A1833"/>
    <w:rsid w:val="009A1948"/>
    <w:rsid w:val="009A2985"/>
    <w:rsid w:val="009A2B88"/>
    <w:rsid w:val="009A2FFE"/>
    <w:rsid w:val="009A30E1"/>
    <w:rsid w:val="009A3B23"/>
    <w:rsid w:val="009A4982"/>
    <w:rsid w:val="009A4B3A"/>
    <w:rsid w:val="009A5839"/>
    <w:rsid w:val="009A5E8C"/>
    <w:rsid w:val="009A613B"/>
    <w:rsid w:val="009A6C38"/>
    <w:rsid w:val="009A7B58"/>
    <w:rsid w:val="009B0E7D"/>
    <w:rsid w:val="009B18FA"/>
    <w:rsid w:val="009B1F33"/>
    <w:rsid w:val="009B21E5"/>
    <w:rsid w:val="009B2A8F"/>
    <w:rsid w:val="009B2C7F"/>
    <w:rsid w:val="009B2E9A"/>
    <w:rsid w:val="009B32E5"/>
    <w:rsid w:val="009B3349"/>
    <w:rsid w:val="009B3440"/>
    <w:rsid w:val="009B3998"/>
    <w:rsid w:val="009B3CCF"/>
    <w:rsid w:val="009B422F"/>
    <w:rsid w:val="009B4AAE"/>
    <w:rsid w:val="009B51BD"/>
    <w:rsid w:val="009B52BF"/>
    <w:rsid w:val="009B6A8F"/>
    <w:rsid w:val="009B6F38"/>
    <w:rsid w:val="009B7654"/>
    <w:rsid w:val="009B7C70"/>
    <w:rsid w:val="009C0C7F"/>
    <w:rsid w:val="009C0E02"/>
    <w:rsid w:val="009C1B5C"/>
    <w:rsid w:val="009C1D3E"/>
    <w:rsid w:val="009C2314"/>
    <w:rsid w:val="009C24E5"/>
    <w:rsid w:val="009C2BF5"/>
    <w:rsid w:val="009C30F6"/>
    <w:rsid w:val="009C31B5"/>
    <w:rsid w:val="009C33D7"/>
    <w:rsid w:val="009C3925"/>
    <w:rsid w:val="009C4382"/>
    <w:rsid w:val="009C5236"/>
    <w:rsid w:val="009C5799"/>
    <w:rsid w:val="009C584A"/>
    <w:rsid w:val="009C5F25"/>
    <w:rsid w:val="009C6C9D"/>
    <w:rsid w:val="009C73D7"/>
    <w:rsid w:val="009C74C5"/>
    <w:rsid w:val="009C7595"/>
    <w:rsid w:val="009C79B3"/>
    <w:rsid w:val="009C7F7C"/>
    <w:rsid w:val="009D0B92"/>
    <w:rsid w:val="009D0F00"/>
    <w:rsid w:val="009D1E7D"/>
    <w:rsid w:val="009D3600"/>
    <w:rsid w:val="009D396B"/>
    <w:rsid w:val="009D3A83"/>
    <w:rsid w:val="009D5CC0"/>
    <w:rsid w:val="009D6CDD"/>
    <w:rsid w:val="009D6E49"/>
    <w:rsid w:val="009D6ECE"/>
    <w:rsid w:val="009D702C"/>
    <w:rsid w:val="009D77CB"/>
    <w:rsid w:val="009D7849"/>
    <w:rsid w:val="009E04F1"/>
    <w:rsid w:val="009E0FF8"/>
    <w:rsid w:val="009E18D5"/>
    <w:rsid w:val="009E40D0"/>
    <w:rsid w:val="009E5E79"/>
    <w:rsid w:val="009E6340"/>
    <w:rsid w:val="009F024B"/>
    <w:rsid w:val="009F107F"/>
    <w:rsid w:val="009F18B4"/>
    <w:rsid w:val="009F3DDE"/>
    <w:rsid w:val="009F4F46"/>
    <w:rsid w:val="009F516D"/>
    <w:rsid w:val="009F5ED5"/>
    <w:rsid w:val="009F6481"/>
    <w:rsid w:val="009F7D98"/>
    <w:rsid w:val="00A00A63"/>
    <w:rsid w:val="00A0113A"/>
    <w:rsid w:val="00A02244"/>
    <w:rsid w:val="00A0270C"/>
    <w:rsid w:val="00A02E5B"/>
    <w:rsid w:val="00A03AAB"/>
    <w:rsid w:val="00A0430D"/>
    <w:rsid w:val="00A04743"/>
    <w:rsid w:val="00A05000"/>
    <w:rsid w:val="00A059A0"/>
    <w:rsid w:val="00A077BD"/>
    <w:rsid w:val="00A10092"/>
    <w:rsid w:val="00A119AC"/>
    <w:rsid w:val="00A11DDB"/>
    <w:rsid w:val="00A121DC"/>
    <w:rsid w:val="00A13617"/>
    <w:rsid w:val="00A138D3"/>
    <w:rsid w:val="00A142F0"/>
    <w:rsid w:val="00A159B2"/>
    <w:rsid w:val="00A162C6"/>
    <w:rsid w:val="00A17A4F"/>
    <w:rsid w:val="00A204C3"/>
    <w:rsid w:val="00A2066F"/>
    <w:rsid w:val="00A20687"/>
    <w:rsid w:val="00A20FA6"/>
    <w:rsid w:val="00A211F4"/>
    <w:rsid w:val="00A215FC"/>
    <w:rsid w:val="00A2351D"/>
    <w:rsid w:val="00A24E3D"/>
    <w:rsid w:val="00A26012"/>
    <w:rsid w:val="00A26A5B"/>
    <w:rsid w:val="00A273A8"/>
    <w:rsid w:val="00A27462"/>
    <w:rsid w:val="00A30694"/>
    <w:rsid w:val="00A3146D"/>
    <w:rsid w:val="00A318F3"/>
    <w:rsid w:val="00A31EA0"/>
    <w:rsid w:val="00A31EC7"/>
    <w:rsid w:val="00A33733"/>
    <w:rsid w:val="00A34BEF"/>
    <w:rsid w:val="00A35C04"/>
    <w:rsid w:val="00A3693A"/>
    <w:rsid w:val="00A40698"/>
    <w:rsid w:val="00A40BF2"/>
    <w:rsid w:val="00A411CA"/>
    <w:rsid w:val="00A428BD"/>
    <w:rsid w:val="00A44020"/>
    <w:rsid w:val="00A442B0"/>
    <w:rsid w:val="00A44364"/>
    <w:rsid w:val="00A4553E"/>
    <w:rsid w:val="00A45986"/>
    <w:rsid w:val="00A502A5"/>
    <w:rsid w:val="00A507A6"/>
    <w:rsid w:val="00A5140E"/>
    <w:rsid w:val="00A51D45"/>
    <w:rsid w:val="00A52D7A"/>
    <w:rsid w:val="00A533A6"/>
    <w:rsid w:val="00A55239"/>
    <w:rsid w:val="00A561F8"/>
    <w:rsid w:val="00A56662"/>
    <w:rsid w:val="00A56C5D"/>
    <w:rsid w:val="00A605D3"/>
    <w:rsid w:val="00A608D1"/>
    <w:rsid w:val="00A61071"/>
    <w:rsid w:val="00A6161A"/>
    <w:rsid w:val="00A61638"/>
    <w:rsid w:val="00A61756"/>
    <w:rsid w:val="00A61943"/>
    <w:rsid w:val="00A61E0B"/>
    <w:rsid w:val="00A61FEB"/>
    <w:rsid w:val="00A628AA"/>
    <w:rsid w:val="00A62C4F"/>
    <w:rsid w:val="00A636E2"/>
    <w:rsid w:val="00A63FBC"/>
    <w:rsid w:val="00A64C18"/>
    <w:rsid w:val="00A6578B"/>
    <w:rsid w:val="00A65AB8"/>
    <w:rsid w:val="00A65E3B"/>
    <w:rsid w:val="00A662D8"/>
    <w:rsid w:val="00A66692"/>
    <w:rsid w:val="00A67605"/>
    <w:rsid w:val="00A67C99"/>
    <w:rsid w:val="00A67E29"/>
    <w:rsid w:val="00A708B8"/>
    <w:rsid w:val="00A70B33"/>
    <w:rsid w:val="00A716E3"/>
    <w:rsid w:val="00A728B8"/>
    <w:rsid w:val="00A72B99"/>
    <w:rsid w:val="00A73BB3"/>
    <w:rsid w:val="00A75268"/>
    <w:rsid w:val="00A754DB"/>
    <w:rsid w:val="00A759C9"/>
    <w:rsid w:val="00A80648"/>
    <w:rsid w:val="00A8115C"/>
    <w:rsid w:val="00A82CB9"/>
    <w:rsid w:val="00A82F0F"/>
    <w:rsid w:val="00A83422"/>
    <w:rsid w:val="00A84C38"/>
    <w:rsid w:val="00A85249"/>
    <w:rsid w:val="00A85F06"/>
    <w:rsid w:val="00A86774"/>
    <w:rsid w:val="00A9123E"/>
    <w:rsid w:val="00A917CF"/>
    <w:rsid w:val="00A9187E"/>
    <w:rsid w:val="00A918EE"/>
    <w:rsid w:val="00A91A2F"/>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4816"/>
    <w:rsid w:val="00AA4F07"/>
    <w:rsid w:val="00AA504C"/>
    <w:rsid w:val="00AA5119"/>
    <w:rsid w:val="00AA51F5"/>
    <w:rsid w:val="00AA5BB3"/>
    <w:rsid w:val="00AA5D1E"/>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25D8"/>
    <w:rsid w:val="00AC36C5"/>
    <w:rsid w:val="00AC3C74"/>
    <w:rsid w:val="00AC46AC"/>
    <w:rsid w:val="00AC51E4"/>
    <w:rsid w:val="00AC5B72"/>
    <w:rsid w:val="00AC5C4E"/>
    <w:rsid w:val="00AC64EE"/>
    <w:rsid w:val="00AC6B45"/>
    <w:rsid w:val="00AC77DC"/>
    <w:rsid w:val="00AC7F56"/>
    <w:rsid w:val="00AD0F0D"/>
    <w:rsid w:val="00AD1119"/>
    <w:rsid w:val="00AD139C"/>
    <w:rsid w:val="00AD1675"/>
    <w:rsid w:val="00AD1B54"/>
    <w:rsid w:val="00AD2BE3"/>
    <w:rsid w:val="00AD40BF"/>
    <w:rsid w:val="00AE1DAD"/>
    <w:rsid w:val="00AE2A00"/>
    <w:rsid w:val="00AE308B"/>
    <w:rsid w:val="00AE39A1"/>
    <w:rsid w:val="00AE39F5"/>
    <w:rsid w:val="00AE3B67"/>
    <w:rsid w:val="00AE3F84"/>
    <w:rsid w:val="00AE44BC"/>
    <w:rsid w:val="00AE5498"/>
    <w:rsid w:val="00AE5529"/>
    <w:rsid w:val="00AE5AB7"/>
    <w:rsid w:val="00AE5E7F"/>
    <w:rsid w:val="00AE65CE"/>
    <w:rsid w:val="00AE68E1"/>
    <w:rsid w:val="00AE73BD"/>
    <w:rsid w:val="00AE79A9"/>
    <w:rsid w:val="00AF1132"/>
    <w:rsid w:val="00AF150E"/>
    <w:rsid w:val="00AF1511"/>
    <w:rsid w:val="00AF2FC8"/>
    <w:rsid w:val="00AF3221"/>
    <w:rsid w:val="00AF4203"/>
    <w:rsid w:val="00AF424E"/>
    <w:rsid w:val="00AF4A86"/>
    <w:rsid w:val="00AF4AB7"/>
    <w:rsid w:val="00AF58E0"/>
    <w:rsid w:val="00AF5F4A"/>
    <w:rsid w:val="00AF6A2C"/>
    <w:rsid w:val="00AF6B14"/>
    <w:rsid w:val="00B0049B"/>
    <w:rsid w:val="00B005AA"/>
    <w:rsid w:val="00B011E1"/>
    <w:rsid w:val="00B011FC"/>
    <w:rsid w:val="00B01503"/>
    <w:rsid w:val="00B02229"/>
    <w:rsid w:val="00B027EF"/>
    <w:rsid w:val="00B029CF"/>
    <w:rsid w:val="00B02D9A"/>
    <w:rsid w:val="00B0359A"/>
    <w:rsid w:val="00B06549"/>
    <w:rsid w:val="00B0666A"/>
    <w:rsid w:val="00B069BB"/>
    <w:rsid w:val="00B06C4B"/>
    <w:rsid w:val="00B075E2"/>
    <w:rsid w:val="00B07826"/>
    <w:rsid w:val="00B07BF3"/>
    <w:rsid w:val="00B07D7F"/>
    <w:rsid w:val="00B07F2F"/>
    <w:rsid w:val="00B10B3A"/>
    <w:rsid w:val="00B11108"/>
    <w:rsid w:val="00B11307"/>
    <w:rsid w:val="00B11C94"/>
    <w:rsid w:val="00B11CC0"/>
    <w:rsid w:val="00B124AE"/>
    <w:rsid w:val="00B12BF0"/>
    <w:rsid w:val="00B12CB9"/>
    <w:rsid w:val="00B133EF"/>
    <w:rsid w:val="00B13B7C"/>
    <w:rsid w:val="00B14E1E"/>
    <w:rsid w:val="00B15486"/>
    <w:rsid w:val="00B17619"/>
    <w:rsid w:val="00B176B4"/>
    <w:rsid w:val="00B1786B"/>
    <w:rsid w:val="00B21009"/>
    <w:rsid w:val="00B215E7"/>
    <w:rsid w:val="00B219B0"/>
    <w:rsid w:val="00B21BF0"/>
    <w:rsid w:val="00B21E76"/>
    <w:rsid w:val="00B22DC6"/>
    <w:rsid w:val="00B23136"/>
    <w:rsid w:val="00B231A9"/>
    <w:rsid w:val="00B23236"/>
    <w:rsid w:val="00B23261"/>
    <w:rsid w:val="00B245A6"/>
    <w:rsid w:val="00B24613"/>
    <w:rsid w:val="00B2680B"/>
    <w:rsid w:val="00B2696A"/>
    <w:rsid w:val="00B27640"/>
    <w:rsid w:val="00B30C5C"/>
    <w:rsid w:val="00B31939"/>
    <w:rsid w:val="00B31DCD"/>
    <w:rsid w:val="00B331F5"/>
    <w:rsid w:val="00B34EA7"/>
    <w:rsid w:val="00B3558D"/>
    <w:rsid w:val="00B35A02"/>
    <w:rsid w:val="00B364C4"/>
    <w:rsid w:val="00B364DF"/>
    <w:rsid w:val="00B36CA8"/>
    <w:rsid w:val="00B36D2F"/>
    <w:rsid w:val="00B36F10"/>
    <w:rsid w:val="00B40954"/>
    <w:rsid w:val="00B409D9"/>
    <w:rsid w:val="00B40EBC"/>
    <w:rsid w:val="00B4198D"/>
    <w:rsid w:val="00B421E4"/>
    <w:rsid w:val="00B4274D"/>
    <w:rsid w:val="00B43694"/>
    <w:rsid w:val="00B44289"/>
    <w:rsid w:val="00B44E7C"/>
    <w:rsid w:val="00B4593C"/>
    <w:rsid w:val="00B45B4A"/>
    <w:rsid w:val="00B46CF7"/>
    <w:rsid w:val="00B47296"/>
    <w:rsid w:val="00B477EE"/>
    <w:rsid w:val="00B47D55"/>
    <w:rsid w:val="00B507FD"/>
    <w:rsid w:val="00B50C88"/>
    <w:rsid w:val="00B50D73"/>
    <w:rsid w:val="00B518E1"/>
    <w:rsid w:val="00B51E5B"/>
    <w:rsid w:val="00B52539"/>
    <w:rsid w:val="00B52668"/>
    <w:rsid w:val="00B52700"/>
    <w:rsid w:val="00B52DAE"/>
    <w:rsid w:val="00B52FAF"/>
    <w:rsid w:val="00B55672"/>
    <w:rsid w:val="00B55E7D"/>
    <w:rsid w:val="00B55FEB"/>
    <w:rsid w:val="00B5646B"/>
    <w:rsid w:val="00B57996"/>
    <w:rsid w:val="00B57A5C"/>
    <w:rsid w:val="00B60956"/>
    <w:rsid w:val="00B60CFD"/>
    <w:rsid w:val="00B61639"/>
    <w:rsid w:val="00B61893"/>
    <w:rsid w:val="00B6191B"/>
    <w:rsid w:val="00B62382"/>
    <w:rsid w:val="00B6251D"/>
    <w:rsid w:val="00B62ADF"/>
    <w:rsid w:val="00B635EA"/>
    <w:rsid w:val="00B638BE"/>
    <w:rsid w:val="00B638C9"/>
    <w:rsid w:val="00B63AFC"/>
    <w:rsid w:val="00B63B53"/>
    <w:rsid w:val="00B63DB3"/>
    <w:rsid w:val="00B63E20"/>
    <w:rsid w:val="00B63FDD"/>
    <w:rsid w:val="00B640AD"/>
    <w:rsid w:val="00B64767"/>
    <w:rsid w:val="00B64ABE"/>
    <w:rsid w:val="00B65285"/>
    <w:rsid w:val="00B653CC"/>
    <w:rsid w:val="00B65A74"/>
    <w:rsid w:val="00B65CEB"/>
    <w:rsid w:val="00B67E0E"/>
    <w:rsid w:val="00B70952"/>
    <w:rsid w:val="00B70FD8"/>
    <w:rsid w:val="00B71DB4"/>
    <w:rsid w:val="00B72F6C"/>
    <w:rsid w:val="00B749FE"/>
    <w:rsid w:val="00B74FDF"/>
    <w:rsid w:val="00B7520A"/>
    <w:rsid w:val="00B76144"/>
    <w:rsid w:val="00B76EBD"/>
    <w:rsid w:val="00B77930"/>
    <w:rsid w:val="00B77D06"/>
    <w:rsid w:val="00B81D2A"/>
    <w:rsid w:val="00B82C2C"/>
    <w:rsid w:val="00B82ECB"/>
    <w:rsid w:val="00B834A8"/>
    <w:rsid w:val="00B83513"/>
    <w:rsid w:val="00B835E9"/>
    <w:rsid w:val="00B83D21"/>
    <w:rsid w:val="00B84853"/>
    <w:rsid w:val="00B872E2"/>
    <w:rsid w:val="00B87489"/>
    <w:rsid w:val="00B875A4"/>
    <w:rsid w:val="00B9092D"/>
    <w:rsid w:val="00B909E7"/>
    <w:rsid w:val="00B91849"/>
    <w:rsid w:val="00B9357D"/>
    <w:rsid w:val="00B96D94"/>
    <w:rsid w:val="00B9705F"/>
    <w:rsid w:val="00B9736E"/>
    <w:rsid w:val="00BA02FD"/>
    <w:rsid w:val="00BA0E09"/>
    <w:rsid w:val="00BA3249"/>
    <w:rsid w:val="00BA3D43"/>
    <w:rsid w:val="00BA46DA"/>
    <w:rsid w:val="00BA5161"/>
    <w:rsid w:val="00BA60CC"/>
    <w:rsid w:val="00BA65DC"/>
    <w:rsid w:val="00BA670E"/>
    <w:rsid w:val="00BA73DB"/>
    <w:rsid w:val="00BB0522"/>
    <w:rsid w:val="00BB1D01"/>
    <w:rsid w:val="00BB2296"/>
    <w:rsid w:val="00BB30A8"/>
    <w:rsid w:val="00BB336F"/>
    <w:rsid w:val="00BB3CA1"/>
    <w:rsid w:val="00BB3D2B"/>
    <w:rsid w:val="00BB40D0"/>
    <w:rsid w:val="00BB4F02"/>
    <w:rsid w:val="00BB5A33"/>
    <w:rsid w:val="00BB5BFB"/>
    <w:rsid w:val="00BB6F87"/>
    <w:rsid w:val="00BB7625"/>
    <w:rsid w:val="00BB776A"/>
    <w:rsid w:val="00BB7E2B"/>
    <w:rsid w:val="00BC06E5"/>
    <w:rsid w:val="00BC0DB1"/>
    <w:rsid w:val="00BC1172"/>
    <w:rsid w:val="00BC128F"/>
    <w:rsid w:val="00BC23FF"/>
    <w:rsid w:val="00BC42B8"/>
    <w:rsid w:val="00BC4FA3"/>
    <w:rsid w:val="00BC5073"/>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6828"/>
    <w:rsid w:val="00BD7680"/>
    <w:rsid w:val="00BD78E0"/>
    <w:rsid w:val="00BD7ABC"/>
    <w:rsid w:val="00BE13F4"/>
    <w:rsid w:val="00BE1AC6"/>
    <w:rsid w:val="00BE39BA"/>
    <w:rsid w:val="00BE4A8E"/>
    <w:rsid w:val="00BE4E16"/>
    <w:rsid w:val="00BE50A2"/>
    <w:rsid w:val="00BE6896"/>
    <w:rsid w:val="00BE75A7"/>
    <w:rsid w:val="00BF0AD0"/>
    <w:rsid w:val="00BF20C4"/>
    <w:rsid w:val="00BF3E71"/>
    <w:rsid w:val="00BF4A13"/>
    <w:rsid w:val="00BF5AF8"/>
    <w:rsid w:val="00BF5C7F"/>
    <w:rsid w:val="00BF5D4F"/>
    <w:rsid w:val="00BF6250"/>
    <w:rsid w:val="00BF7076"/>
    <w:rsid w:val="00C01295"/>
    <w:rsid w:val="00C0170B"/>
    <w:rsid w:val="00C01AB7"/>
    <w:rsid w:val="00C01D94"/>
    <w:rsid w:val="00C0211F"/>
    <w:rsid w:val="00C023DC"/>
    <w:rsid w:val="00C044C4"/>
    <w:rsid w:val="00C061BC"/>
    <w:rsid w:val="00C067D7"/>
    <w:rsid w:val="00C0769D"/>
    <w:rsid w:val="00C07978"/>
    <w:rsid w:val="00C1033F"/>
    <w:rsid w:val="00C108D4"/>
    <w:rsid w:val="00C118CE"/>
    <w:rsid w:val="00C12450"/>
    <w:rsid w:val="00C14C5C"/>
    <w:rsid w:val="00C14D0E"/>
    <w:rsid w:val="00C14E57"/>
    <w:rsid w:val="00C1539F"/>
    <w:rsid w:val="00C15BFA"/>
    <w:rsid w:val="00C16317"/>
    <w:rsid w:val="00C16A3A"/>
    <w:rsid w:val="00C17AB8"/>
    <w:rsid w:val="00C17B31"/>
    <w:rsid w:val="00C218F5"/>
    <w:rsid w:val="00C22CEF"/>
    <w:rsid w:val="00C22DAB"/>
    <w:rsid w:val="00C2351F"/>
    <w:rsid w:val="00C258CA"/>
    <w:rsid w:val="00C25FD6"/>
    <w:rsid w:val="00C260A6"/>
    <w:rsid w:val="00C266B9"/>
    <w:rsid w:val="00C26CA3"/>
    <w:rsid w:val="00C26DAD"/>
    <w:rsid w:val="00C27624"/>
    <w:rsid w:val="00C27B78"/>
    <w:rsid w:val="00C30485"/>
    <w:rsid w:val="00C30AFC"/>
    <w:rsid w:val="00C30BD0"/>
    <w:rsid w:val="00C31C00"/>
    <w:rsid w:val="00C33804"/>
    <w:rsid w:val="00C3450C"/>
    <w:rsid w:val="00C35E23"/>
    <w:rsid w:val="00C3628E"/>
    <w:rsid w:val="00C36706"/>
    <w:rsid w:val="00C369B5"/>
    <w:rsid w:val="00C37318"/>
    <w:rsid w:val="00C37D6F"/>
    <w:rsid w:val="00C37EC2"/>
    <w:rsid w:val="00C40011"/>
    <w:rsid w:val="00C40381"/>
    <w:rsid w:val="00C4187C"/>
    <w:rsid w:val="00C41D52"/>
    <w:rsid w:val="00C41E60"/>
    <w:rsid w:val="00C42265"/>
    <w:rsid w:val="00C42374"/>
    <w:rsid w:val="00C44277"/>
    <w:rsid w:val="00C45355"/>
    <w:rsid w:val="00C45418"/>
    <w:rsid w:val="00C456B2"/>
    <w:rsid w:val="00C460BD"/>
    <w:rsid w:val="00C46C11"/>
    <w:rsid w:val="00C52519"/>
    <w:rsid w:val="00C526EF"/>
    <w:rsid w:val="00C52AEA"/>
    <w:rsid w:val="00C538DC"/>
    <w:rsid w:val="00C539CB"/>
    <w:rsid w:val="00C53B66"/>
    <w:rsid w:val="00C54322"/>
    <w:rsid w:val="00C55135"/>
    <w:rsid w:val="00C559BE"/>
    <w:rsid w:val="00C57058"/>
    <w:rsid w:val="00C6053A"/>
    <w:rsid w:val="00C610B1"/>
    <w:rsid w:val="00C612C1"/>
    <w:rsid w:val="00C620D0"/>
    <w:rsid w:val="00C62CA2"/>
    <w:rsid w:val="00C6378F"/>
    <w:rsid w:val="00C638DB"/>
    <w:rsid w:val="00C64062"/>
    <w:rsid w:val="00C64DE0"/>
    <w:rsid w:val="00C66C22"/>
    <w:rsid w:val="00C66E06"/>
    <w:rsid w:val="00C7111B"/>
    <w:rsid w:val="00C7119F"/>
    <w:rsid w:val="00C719D1"/>
    <w:rsid w:val="00C71F69"/>
    <w:rsid w:val="00C726D7"/>
    <w:rsid w:val="00C73D92"/>
    <w:rsid w:val="00C743DE"/>
    <w:rsid w:val="00C74484"/>
    <w:rsid w:val="00C74B03"/>
    <w:rsid w:val="00C7549A"/>
    <w:rsid w:val="00C75BB7"/>
    <w:rsid w:val="00C7625F"/>
    <w:rsid w:val="00C762EB"/>
    <w:rsid w:val="00C769EA"/>
    <w:rsid w:val="00C77542"/>
    <w:rsid w:val="00C77546"/>
    <w:rsid w:val="00C77B4E"/>
    <w:rsid w:val="00C800B0"/>
    <w:rsid w:val="00C81E41"/>
    <w:rsid w:val="00C82477"/>
    <w:rsid w:val="00C82704"/>
    <w:rsid w:val="00C82823"/>
    <w:rsid w:val="00C82AF0"/>
    <w:rsid w:val="00C82B0D"/>
    <w:rsid w:val="00C842BD"/>
    <w:rsid w:val="00C84B27"/>
    <w:rsid w:val="00C852CC"/>
    <w:rsid w:val="00C85B89"/>
    <w:rsid w:val="00C8605F"/>
    <w:rsid w:val="00C87D30"/>
    <w:rsid w:val="00C905F1"/>
    <w:rsid w:val="00C906F0"/>
    <w:rsid w:val="00C91B89"/>
    <w:rsid w:val="00C92171"/>
    <w:rsid w:val="00C933AF"/>
    <w:rsid w:val="00C93DF1"/>
    <w:rsid w:val="00C9494C"/>
    <w:rsid w:val="00C96888"/>
    <w:rsid w:val="00C96F46"/>
    <w:rsid w:val="00C97156"/>
    <w:rsid w:val="00C974CE"/>
    <w:rsid w:val="00C978BF"/>
    <w:rsid w:val="00C97A38"/>
    <w:rsid w:val="00CA073D"/>
    <w:rsid w:val="00CA1239"/>
    <w:rsid w:val="00CA16CE"/>
    <w:rsid w:val="00CA23F8"/>
    <w:rsid w:val="00CA2685"/>
    <w:rsid w:val="00CA36AB"/>
    <w:rsid w:val="00CA530A"/>
    <w:rsid w:val="00CA5C28"/>
    <w:rsid w:val="00CA5EA7"/>
    <w:rsid w:val="00CA6458"/>
    <w:rsid w:val="00CA6C75"/>
    <w:rsid w:val="00CA7983"/>
    <w:rsid w:val="00CA7C85"/>
    <w:rsid w:val="00CA7ECB"/>
    <w:rsid w:val="00CB0A54"/>
    <w:rsid w:val="00CB1B8A"/>
    <w:rsid w:val="00CB2274"/>
    <w:rsid w:val="00CB25B3"/>
    <w:rsid w:val="00CB3792"/>
    <w:rsid w:val="00CB3F94"/>
    <w:rsid w:val="00CB4C29"/>
    <w:rsid w:val="00CB7B82"/>
    <w:rsid w:val="00CB7EC2"/>
    <w:rsid w:val="00CC0122"/>
    <w:rsid w:val="00CC2D36"/>
    <w:rsid w:val="00CC2ED6"/>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2C42"/>
    <w:rsid w:val="00CD30B8"/>
    <w:rsid w:val="00CD3A27"/>
    <w:rsid w:val="00CD4DBA"/>
    <w:rsid w:val="00CD515E"/>
    <w:rsid w:val="00CD55E1"/>
    <w:rsid w:val="00CD5960"/>
    <w:rsid w:val="00CE14FC"/>
    <w:rsid w:val="00CE31F8"/>
    <w:rsid w:val="00CE39DB"/>
    <w:rsid w:val="00CE3B0D"/>
    <w:rsid w:val="00CE4D3C"/>
    <w:rsid w:val="00CE513D"/>
    <w:rsid w:val="00CE53FD"/>
    <w:rsid w:val="00CE64EA"/>
    <w:rsid w:val="00CE6568"/>
    <w:rsid w:val="00CE6BA9"/>
    <w:rsid w:val="00CE6E58"/>
    <w:rsid w:val="00CE70DA"/>
    <w:rsid w:val="00CE7F63"/>
    <w:rsid w:val="00CF34F8"/>
    <w:rsid w:val="00CF365B"/>
    <w:rsid w:val="00CF3EEE"/>
    <w:rsid w:val="00CF44E7"/>
    <w:rsid w:val="00CF4C4E"/>
    <w:rsid w:val="00CF4CC8"/>
    <w:rsid w:val="00CF5535"/>
    <w:rsid w:val="00CF61FA"/>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1463"/>
    <w:rsid w:val="00D1173F"/>
    <w:rsid w:val="00D11C30"/>
    <w:rsid w:val="00D1221B"/>
    <w:rsid w:val="00D12D6D"/>
    <w:rsid w:val="00D1356D"/>
    <w:rsid w:val="00D14486"/>
    <w:rsid w:val="00D15230"/>
    <w:rsid w:val="00D15E13"/>
    <w:rsid w:val="00D16567"/>
    <w:rsid w:val="00D1743D"/>
    <w:rsid w:val="00D17485"/>
    <w:rsid w:val="00D20500"/>
    <w:rsid w:val="00D227E9"/>
    <w:rsid w:val="00D23242"/>
    <w:rsid w:val="00D233C9"/>
    <w:rsid w:val="00D235EB"/>
    <w:rsid w:val="00D23D06"/>
    <w:rsid w:val="00D246D2"/>
    <w:rsid w:val="00D24CAB"/>
    <w:rsid w:val="00D25319"/>
    <w:rsid w:val="00D2566E"/>
    <w:rsid w:val="00D25D42"/>
    <w:rsid w:val="00D26C45"/>
    <w:rsid w:val="00D26CE5"/>
    <w:rsid w:val="00D27BD3"/>
    <w:rsid w:val="00D27C22"/>
    <w:rsid w:val="00D3013B"/>
    <w:rsid w:val="00D3084E"/>
    <w:rsid w:val="00D30BA0"/>
    <w:rsid w:val="00D31A7F"/>
    <w:rsid w:val="00D326CF"/>
    <w:rsid w:val="00D326D6"/>
    <w:rsid w:val="00D33EF6"/>
    <w:rsid w:val="00D34568"/>
    <w:rsid w:val="00D34702"/>
    <w:rsid w:val="00D34A53"/>
    <w:rsid w:val="00D3627D"/>
    <w:rsid w:val="00D3693E"/>
    <w:rsid w:val="00D372AC"/>
    <w:rsid w:val="00D40D03"/>
    <w:rsid w:val="00D40EC9"/>
    <w:rsid w:val="00D418B7"/>
    <w:rsid w:val="00D4387E"/>
    <w:rsid w:val="00D44014"/>
    <w:rsid w:val="00D440DF"/>
    <w:rsid w:val="00D44AF7"/>
    <w:rsid w:val="00D44B80"/>
    <w:rsid w:val="00D454D4"/>
    <w:rsid w:val="00D461DE"/>
    <w:rsid w:val="00D46216"/>
    <w:rsid w:val="00D465FE"/>
    <w:rsid w:val="00D4670D"/>
    <w:rsid w:val="00D47717"/>
    <w:rsid w:val="00D5149C"/>
    <w:rsid w:val="00D51ADC"/>
    <w:rsid w:val="00D51FD2"/>
    <w:rsid w:val="00D535C9"/>
    <w:rsid w:val="00D575BB"/>
    <w:rsid w:val="00D60880"/>
    <w:rsid w:val="00D60DE6"/>
    <w:rsid w:val="00D6123B"/>
    <w:rsid w:val="00D656A5"/>
    <w:rsid w:val="00D65828"/>
    <w:rsid w:val="00D65CE7"/>
    <w:rsid w:val="00D65D1A"/>
    <w:rsid w:val="00D670D3"/>
    <w:rsid w:val="00D671F2"/>
    <w:rsid w:val="00D676EF"/>
    <w:rsid w:val="00D67967"/>
    <w:rsid w:val="00D67CB2"/>
    <w:rsid w:val="00D7053C"/>
    <w:rsid w:val="00D7088B"/>
    <w:rsid w:val="00D710A3"/>
    <w:rsid w:val="00D7145F"/>
    <w:rsid w:val="00D732E8"/>
    <w:rsid w:val="00D7368A"/>
    <w:rsid w:val="00D73B88"/>
    <w:rsid w:val="00D73C5A"/>
    <w:rsid w:val="00D73E2E"/>
    <w:rsid w:val="00D741DB"/>
    <w:rsid w:val="00D748B1"/>
    <w:rsid w:val="00D75DB9"/>
    <w:rsid w:val="00D75FAD"/>
    <w:rsid w:val="00D766AA"/>
    <w:rsid w:val="00D7692E"/>
    <w:rsid w:val="00D76CAE"/>
    <w:rsid w:val="00D774B1"/>
    <w:rsid w:val="00D81B37"/>
    <w:rsid w:val="00D81B4A"/>
    <w:rsid w:val="00D81D79"/>
    <w:rsid w:val="00D827A8"/>
    <w:rsid w:val="00D82CB0"/>
    <w:rsid w:val="00D8361D"/>
    <w:rsid w:val="00D8465D"/>
    <w:rsid w:val="00D84C2B"/>
    <w:rsid w:val="00D857BD"/>
    <w:rsid w:val="00D85D85"/>
    <w:rsid w:val="00D86EB3"/>
    <w:rsid w:val="00D87F70"/>
    <w:rsid w:val="00D90350"/>
    <w:rsid w:val="00D90566"/>
    <w:rsid w:val="00D90F70"/>
    <w:rsid w:val="00D923A2"/>
    <w:rsid w:val="00D9293E"/>
    <w:rsid w:val="00D92F7C"/>
    <w:rsid w:val="00D93042"/>
    <w:rsid w:val="00D9399B"/>
    <w:rsid w:val="00D93CA2"/>
    <w:rsid w:val="00D9415F"/>
    <w:rsid w:val="00D94C2D"/>
    <w:rsid w:val="00D94C57"/>
    <w:rsid w:val="00D96E69"/>
    <w:rsid w:val="00DA0C40"/>
    <w:rsid w:val="00DA0E72"/>
    <w:rsid w:val="00DA1CE1"/>
    <w:rsid w:val="00DA267B"/>
    <w:rsid w:val="00DA29C6"/>
    <w:rsid w:val="00DA2C58"/>
    <w:rsid w:val="00DA3AB0"/>
    <w:rsid w:val="00DA4EA6"/>
    <w:rsid w:val="00DA5B8E"/>
    <w:rsid w:val="00DA6614"/>
    <w:rsid w:val="00DA6C47"/>
    <w:rsid w:val="00DA7598"/>
    <w:rsid w:val="00DB0354"/>
    <w:rsid w:val="00DB0CDA"/>
    <w:rsid w:val="00DB12DD"/>
    <w:rsid w:val="00DB180D"/>
    <w:rsid w:val="00DB28B4"/>
    <w:rsid w:val="00DB2C89"/>
    <w:rsid w:val="00DB2E78"/>
    <w:rsid w:val="00DB3306"/>
    <w:rsid w:val="00DB3AE2"/>
    <w:rsid w:val="00DB5FDE"/>
    <w:rsid w:val="00DB75DC"/>
    <w:rsid w:val="00DB761F"/>
    <w:rsid w:val="00DB79F7"/>
    <w:rsid w:val="00DC04E9"/>
    <w:rsid w:val="00DC060F"/>
    <w:rsid w:val="00DC06E9"/>
    <w:rsid w:val="00DC226E"/>
    <w:rsid w:val="00DC2EED"/>
    <w:rsid w:val="00DC3567"/>
    <w:rsid w:val="00DC3DA4"/>
    <w:rsid w:val="00DC3E79"/>
    <w:rsid w:val="00DC4A03"/>
    <w:rsid w:val="00DC4DFC"/>
    <w:rsid w:val="00DC4FA9"/>
    <w:rsid w:val="00DC50CA"/>
    <w:rsid w:val="00DC59C1"/>
    <w:rsid w:val="00DD08AA"/>
    <w:rsid w:val="00DD1054"/>
    <w:rsid w:val="00DD44F6"/>
    <w:rsid w:val="00DD4A3F"/>
    <w:rsid w:val="00DD4E65"/>
    <w:rsid w:val="00DD5855"/>
    <w:rsid w:val="00DD6D6B"/>
    <w:rsid w:val="00DD759B"/>
    <w:rsid w:val="00DE1771"/>
    <w:rsid w:val="00DE1E92"/>
    <w:rsid w:val="00DE1EC5"/>
    <w:rsid w:val="00DE1FC7"/>
    <w:rsid w:val="00DE2C4C"/>
    <w:rsid w:val="00DE4936"/>
    <w:rsid w:val="00DE53AB"/>
    <w:rsid w:val="00DE592A"/>
    <w:rsid w:val="00DE633E"/>
    <w:rsid w:val="00DE661E"/>
    <w:rsid w:val="00DE6C5D"/>
    <w:rsid w:val="00DE6DF7"/>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10EE1"/>
    <w:rsid w:val="00E11EE2"/>
    <w:rsid w:val="00E12263"/>
    <w:rsid w:val="00E12F1C"/>
    <w:rsid w:val="00E163CD"/>
    <w:rsid w:val="00E16499"/>
    <w:rsid w:val="00E17278"/>
    <w:rsid w:val="00E17DFA"/>
    <w:rsid w:val="00E200CE"/>
    <w:rsid w:val="00E20E08"/>
    <w:rsid w:val="00E21726"/>
    <w:rsid w:val="00E22A72"/>
    <w:rsid w:val="00E22CCD"/>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2FBC"/>
    <w:rsid w:val="00E33996"/>
    <w:rsid w:val="00E34071"/>
    <w:rsid w:val="00E3569F"/>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0724"/>
    <w:rsid w:val="00E51496"/>
    <w:rsid w:val="00E51630"/>
    <w:rsid w:val="00E516C8"/>
    <w:rsid w:val="00E51710"/>
    <w:rsid w:val="00E52AE0"/>
    <w:rsid w:val="00E53370"/>
    <w:rsid w:val="00E5366E"/>
    <w:rsid w:val="00E541B0"/>
    <w:rsid w:val="00E54E8C"/>
    <w:rsid w:val="00E5533E"/>
    <w:rsid w:val="00E57CD3"/>
    <w:rsid w:val="00E6003C"/>
    <w:rsid w:val="00E609DF"/>
    <w:rsid w:val="00E6182C"/>
    <w:rsid w:val="00E63CB2"/>
    <w:rsid w:val="00E645DE"/>
    <w:rsid w:val="00E64AD0"/>
    <w:rsid w:val="00E65185"/>
    <w:rsid w:val="00E67C51"/>
    <w:rsid w:val="00E67F84"/>
    <w:rsid w:val="00E702C7"/>
    <w:rsid w:val="00E72130"/>
    <w:rsid w:val="00E7359D"/>
    <w:rsid w:val="00E737F6"/>
    <w:rsid w:val="00E73908"/>
    <w:rsid w:val="00E73D3A"/>
    <w:rsid w:val="00E74D95"/>
    <w:rsid w:val="00E7538D"/>
    <w:rsid w:val="00E75B1A"/>
    <w:rsid w:val="00E75E04"/>
    <w:rsid w:val="00E760E0"/>
    <w:rsid w:val="00E7786F"/>
    <w:rsid w:val="00E77C8C"/>
    <w:rsid w:val="00E80729"/>
    <w:rsid w:val="00E808B9"/>
    <w:rsid w:val="00E80E8F"/>
    <w:rsid w:val="00E80F27"/>
    <w:rsid w:val="00E813DC"/>
    <w:rsid w:val="00E818F1"/>
    <w:rsid w:val="00E81986"/>
    <w:rsid w:val="00E82715"/>
    <w:rsid w:val="00E838E7"/>
    <w:rsid w:val="00E85244"/>
    <w:rsid w:val="00E858AD"/>
    <w:rsid w:val="00E86750"/>
    <w:rsid w:val="00E87FB1"/>
    <w:rsid w:val="00E915AB"/>
    <w:rsid w:val="00E9168D"/>
    <w:rsid w:val="00E91D60"/>
    <w:rsid w:val="00E92778"/>
    <w:rsid w:val="00E92DB4"/>
    <w:rsid w:val="00E92F4B"/>
    <w:rsid w:val="00E93387"/>
    <w:rsid w:val="00E942E0"/>
    <w:rsid w:val="00E9481C"/>
    <w:rsid w:val="00E94A52"/>
    <w:rsid w:val="00E94B46"/>
    <w:rsid w:val="00E94F67"/>
    <w:rsid w:val="00E94F9F"/>
    <w:rsid w:val="00E95593"/>
    <w:rsid w:val="00E9571D"/>
    <w:rsid w:val="00E9637F"/>
    <w:rsid w:val="00E96B05"/>
    <w:rsid w:val="00E96B5D"/>
    <w:rsid w:val="00E972C8"/>
    <w:rsid w:val="00E97863"/>
    <w:rsid w:val="00EA0427"/>
    <w:rsid w:val="00EA1F38"/>
    <w:rsid w:val="00EA25F0"/>
    <w:rsid w:val="00EA2665"/>
    <w:rsid w:val="00EA27D9"/>
    <w:rsid w:val="00EA2C35"/>
    <w:rsid w:val="00EA4122"/>
    <w:rsid w:val="00EA44BA"/>
    <w:rsid w:val="00EA4BCF"/>
    <w:rsid w:val="00EA537F"/>
    <w:rsid w:val="00EA53F4"/>
    <w:rsid w:val="00EA5D61"/>
    <w:rsid w:val="00EA670D"/>
    <w:rsid w:val="00EA6F92"/>
    <w:rsid w:val="00EA7A40"/>
    <w:rsid w:val="00EB08CC"/>
    <w:rsid w:val="00EB3583"/>
    <w:rsid w:val="00EB3BBA"/>
    <w:rsid w:val="00EB3E84"/>
    <w:rsid w:val="00EB429A"/>
    <w:rsid w:val="00EB53F0"/>
    <w:rsid w:val="00EB6917"/>
    <w:rsid w:val="00EB6AB2"/>
    <w:rsid w:val="00EB6F50"/>
    <w:rsid w:val="00EC0DFD"/>
    <w:rsid w:val="00EC12B1"/>
    <w:rsid w:val="00EC1556"/>
    <w:rsid w:val="00EC2744"/>
    <w:rsid w:val="00EC309D"/>
    <w:rsid w:val="00EC4DD6"/>
    <w:rsid w:val="00EC581E"/>
    <w:rsid w:val="00EC6663"/>
    <w:rsid w:val="00EC682D"/>
    <w:rsid w:val="00EC6DE7"/>
    <w:rsid w:val="00ED0347"/>
    <w:rsid w:val="00ED05F6"/>
    <w:rsid w:val="00ED0F9A"/>
    <w:rsid w:val="00ED1495"/>
    <w:rsid w:val="00ED1878"/>
    <w:rsid w:val="00ED18B8"/>
    <w:rsid w:val="00ED2F1A"/>
    <w:rsid w:val="00ED3A66"/>
    <w:rsid w:val="00ED547D"/>
    <w:rsid w:val="00ED6F22"/>
    <w:rsid w:val="00ED7113"/>
    <w:rsid w:val="00EE0EEB"/>
    <w:rsid w:val="00EE16B1"/>
    <w:rsid w:val="00EE21DB"/>
    <w:rsid w:val="00EE3BA8"/>
    <w:rsid w:val="00EE3F0C"/>
    <w:rsid w:val="00EE409C"/>
    <w:rsid w:val="00EE4A40"/>
    <w:rsid w:val="00EE51B8"/>
    <w:rsid w:val="00EE5483"/>
    <w:rsid w:val="00EE65F6"/>
    <w:rsid w:val="00EE7F36"/>
    <w:rsid w:val="00EF0119"/>
    <w:rsid w:val="00EF10BF"/>
    <w:rsid w:val="00EF55C5"/>
    <w:rsid w:val="00EF691B"/>
    <w:rsid w:val="00EF6990"/>
    <w:rsid w:val="00EF69B1"/>
    <w:rsid w:val="00EF79BC"/>
    <w:rsid w:val="00EF7DB8"/>
    <w:rsid w:val="00F00AEB"/>
    <w:rsid w:val="00F0154C"/>
    <w:rsid w:val="00F02950"/>
    <w:rsid w:val="00F02BB6"/>
    <w:rsid w:val="00F0392A"/>
    <w:rsid w:val="00F0393A"/>
    <w:rsid w:val="00F04327"/>
    <w:rsid w:val="00F0537C"/>
    <w:rsid w:val="00F05553"/>
    <w:rsid w:val="00F062A2"/>
    <w:rsid w:val="00F063A3"/>
    <w:rsid w:val="00F07B39"/>
    <w:rsid w:val="00F07DB3"/>
    <w:rsid w:val="00F120BF"/>
    <w:rsid w:val="00F125E4"/>
    <w:rsid w:val="00F12774"/>
    <w:rsid w:val="00F1281C"/>
    <w:rsid w:val="00F12EE8"/>
    <w:rsid w:val="00F1374F"/>
    <w:rsid w:val="00F13DA0"/>
    <w:rsid w:val="00F13DC7"/>
    <w:rsid w:val="00F1459E"/>
    <w:rsid w:val="00F14776"/>
    <w:rsid w:val="00F14A2F"/>
    <w:rsid w:val="00F16112"/>
    <w:rsid w:val="00F163A8"/>
    <w:rsid w:val="00F16E77"/>
    <w:rsid w:val="00F20DA1"/>
    <w:rsid w:val="00F21080"/>
    <w:rsid w:val="00F21EA8"/>
    <w:rsid w:val="00F2311A"/>
    <w:rsid w:val="00F2399B"/>
    <w:rsid w:val="00F31DC0"/>
    <w:rsid w:val="00F31DDC"/>
    <w:rsid w:val="00F32B0F"/>
    <w:rsid w:val="00F32CBB"/>
    <w:rsid w:val="00F33110"/>
    <w:rsid w:val="00F33F7A"/>
    <w:rsid w:val="00F344ED"/>
    <w:rsid w:val="00F35B50"/>
    <w:rsid w:val="00F3660E"/>
    <w:rsid w:val="00F36A7E"/>
    <w:rsid w:val="00F36CF3"/>
    <w:rsid w:val="00F36D69"/>
    <w:rsid w:val="00F40209"/>
    <w:rsid w:val="00F40D9E"/>
    <w:rsid w:val="00F40E95"/>
    <w:rsid w:val="00F41CF5"/>
    <w:rsid w:val="00F4224C"/>
    <w:rsid w:val="00F4287B"/>
    <w:rsid w:val="00F42AC1"/>
    <w:rsid w:val="00F42CA1"/>
    <w:rsid w:val="00F42D41"/>
    <w:rsid w:val="00F434BB"/>
    <w:rsid w:val="00F43F3F"/>
    <w:rsid w:val="00F43FAC"/>
    <w:rsid w:val="00F44655"/>
    <w:rsid w:val="00F458FC"/>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A73"/>
    <w:rsid w:val="00F56AC7"/>
    <w:rsid w:val="00F615E8"/>
    <w:rsid w:val="00F62616"/>
    <w:rsid w:val="00F63585"/>
    <w:rsid w:val="00F63906"/>
    <w:rsid w:val="00F64935"/>
    <w:rsid w:val="00F64E43"/>
    <w:rsid w:val="00F65EA2"/>
    <w:rsid w:val="00F67698"/>
    <w:rsid w:val="00F67CDA"/>
    <w:rsid w:val="00F70578"/>
    <w:rsid w:val="00F70CE8"/>
    <w:rsid w:val="00F71179"/>
    <w:rsid w:val="00F711A7"/>
    <w:rsid w:val="00F722EB"/>
    <w:rsid w:val="00F725E3"/>
    <w:rsid w:val="00F732F6"/>
    <w:rsid w:val="00F73678"/>
    <w:rsid w:val="00F73E8C"/>
    <w:rsid w:val="00F7492F"/>
    <w:rsid w:val="00F74C06"/>
    <w:rsid w:val="00F75D5C"/>
    <w:rsid w:val="00F76839"/>
    <w:rsid w:val="00F81726"/>
    <w:rsid w:val="00F81FFF"/>
    <w:rsid w:val="00F83150"/>
    <w:rsid w:val="00F8365E"/>
    <w:rsid w:val="00F85581"/>
    <w:rsid w:val="00F85DBB"/>
    <w:rsid w:val="00F86631"/>
    <w:rsid w:val="00F8730D"/>
    <w:rsid w:val="00F875F6"/>
    <w:rsid w:val="00F90816"/>
    <w:rsid w:val="00F90A20"/>
    <w:rsid w:val="00F90B4C"/>
    <w:rsid w:val="00F91171"/>
    <w:rsid w:val="00F9165E"/>
    <w:rsid w:val="00F920CE"/>
    <w:rsid w:val="00F92492"/>
    <w:rsid w:val="00F927FD"/>
    <w:rsid w:val="00F93878"/>
    <w:rsid w:val="00F943CD"/>
    <w:rsid w:val="00F94C31"/>
    <w:rsid w:val="00F94C93"/>
    <w:rsid w:val="00F95253"/>
    <w:rsid w:val="00F95439"/>
    <w:rsid w:val="00F95912"/>
    <w:rsid w:val="00F96054"/>
    <w:rsid w:val="00F96D3D"/>
    <w:rsid w:val="00FA13D4"/>
    <w:rsid w:val="00FA1BBF"/>
    <w:rsid w:val="00FA1D9B"/>
    <w:rsid w:val="00FA2729"/>
    <w:rsid w:val="00FA3B4E"/>
    <w:rsid w:val="00FA3BFC"/>
    <w:rsid w:val="00FA3C80"/>
    <w:rsid w:val="00FA3E86"/>
    <w:rsid w:val="00FA446E"/>
    <w:rsid w:val="00FA526C"/>
    <w:rsid w:val="00FA57C0"/>
    <w:rsid w:val="00FA613A"/>
    <w:rsid w:val="00FA6FC0"/>
    <w:rsid w:val="00FA764C"/>
    <w:rsid w:val="00FA79F7"/>
    <w:rsid w:val="00FA7A96"/>
    <w:rsid w:val="00FA7AB2"/>
    <w:rsid w:val="00FB0504"/>
    <w:rsid w:val="00FB0E40"/>
    <w:rsid w:val="00FB128D"/>
    <w:rsid w:val="00FB18B6"/>
    <w:rsid w:val="00FB2842"/>
    <w:rsid w:val="00FB28B9"/>
    <w:rsid w:val="00FB503E"/>
    <w:rsid w:val="00FB63C3"/>
    <w:rsid w:val="00FB70C4"/>
    <w:rsid w:val="00FB73ED"/>
    <w:rsid w:val="00FB7779"/>
    <w:rsid w:val="00FB7833"/>
    <w:rsid w:val="00FB7990"/>
    <w:rsid w:val="00FC0DB6"/>
    <w:rsid w:val="00FC1585"/>
    <w:rsid w:val="00FC1F43"/>
    <w:rsid w:val="00FC27FB"/>
    <w:rsid w:val="00FC28A3"/>
    <w:rsid w:val="00FC47A8"/>
    <w:rsid w:val="00FC4823"/>
    <w:rsid w:val="00FC52C5"/>
    <w:rsid w:val="00FC66FB"/>
    <w:rsid w:val="00FC6A36"/>
    <w:rsid w:val="00FD1ACC"/>
    <w:rsid w:val="00FD28F2"/>
    <w:rsid w:val="00FD30B9"/>
    <w:rsid w:val="00FD374D"/>
    <w:rsid w:val="00FD3FA3"/>
    <w:rsid w:val="00FD4B05"/>
    <w:rsid w:val="00FD4D8B"/>
    <w:rsid w:val="00FD51A7"/>
    <w:rsid w:val="00FD5567"/>
    <w:rsid w:val="00FD5C0C"/>
    <w:rsid w:val="00FD6788"/>
    <w:rsid w:val="00FD6C46"/>
    <w:rsid w:val="00FD6FB7"/>
    <w:rsid w:val="00FD728D"/>
    <w:rsid w:val="00FE136B"/>
    <w:rsid w:val="00FE15CC"/>
    <w:rsid w:val="00FE1985"/>
    <w:rsid w:val="00FE20E5"/>
    <w:rsid w:val="00FE22A5"/>
    <w:rsid w:val="00FE31D3"/>
    <w:rsid w:val="00FE3BAF"/>
    <w:rsid w:val="00FE40F7"/>
    <w:rsid w:val="00FE56A8"/>
    <w:rsid w:val="00FE5D4E"/>
    <w:rsid w:val="00FE5FB2"/>
    <w:rsid w:val="00FE65AA"/>
    <w:rsid w:val="00FF0077"/>
    <w:rsid w:val="00FF06B4"/>
    <w:rsid w:val="00FF09C3"/>
    <w:rsid w:val="00FF320E"/>
    <w:rsid w:val="00FF5840"/>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E0505D"/>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4.jpe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image" Target="media/image51.jpg"/><Relationship Id="rId66" Type="http://schemas.openxmlformats.org/officeDocument/2006/relationships/image" Target="media/image57.jpg"/><Relationship Id="rId5" Type="http://schemas.openxmlformats.org/officeDocument/2006/relationships/webSettings" Target="webSettings.xml"/><Relationship Id="rId61" Type="http://schemas.openxmlformats.org/officeDocument/2006/relationships/chart" Target="charts/chart2.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5.jp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header" Target="header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jpg"/><Relationship Id="rId57" Type="http://schemas.openxmlformats.org/officeDocument/2006/relationships/image" Target="media/image50.jp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chart" Target="charts/chart1.xml"/><Relationship Id="rId65" Type="http://schemas.openxmlformats.org/officeDocument/2006/relationships/image" Target="media/image56.jp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DFDCC-70DE-494E-BBA7-A7D0E8AAF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30</TotalTime>
  <Pages>76</Pages>
  <Words>21711</Words>
  <Characters>119416</Characters>
  <Application>Microsoft Office Word</Application>
  <DocSecurity>0</DocSecurity>
  <Lines>995</Lines>
  <Paragraphs>2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3428</cp:revision>
  <cp:lastPrinted>2018-05-18T15:50:00Z</cp:lastPrinted>
  <dcterms:created xsi:type="dcterms:W3CDTF">2018-01-22T01:49:00Z</dcterms:created>
  <dcterms:modified xsi:type="dcterms:W3CDTF">2018-05-18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